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wdp" ContentType="image/vnd.ms-photo"/>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729B1C4" w14:textId="6FA7EA33" w:rsidR="00962F5C" w:rsidRDefault="00962F5C" w:rsidP="009C3713">
      <w:pPr>
        <w:pStyle w:val="OrgNameandDate"/>
        <w:jc w:val="center"/>
        <w:rPr>
          <w:b/>
          <w:sz w:val="32"/>
          <w:lang w:val="pt-BR"/>
        </w:rPr>
      </w:pPr>
      <w:bookmarkStart w:id="0" w:name="_GoBack"/>
      <w:bookmarkEnd w:id="0"/>
      <w:r w:rsidRPr="0015048B">
        <w:rPr>
          <w:rFonts w:asciiTheme="majorHAnsi" w:hAnsiTheme="majorHAnsi" w:cs="Helvetica"/>
          <w:b/>
          <w:noProof/>
          <w:color w:val="000000"/>
          <w:sz w:val="32"/>
          <w:szCs w:val="36"/>
          <w:lang w:val="pt-BR"/>
        </w:rPr>
        <w:drawing>
          <wp:anchor distT="0" distB="0" distL="114300" distR="114300" simplePos="0" relativeHeight="251662336" behindDoc="0" locked="0" layoutInCell="1" allowOverlap="1" wp14:anchorId="2411E5EE" wp14:editId="04D8DC93">
            <wp:simplePos x="0" y="0"/>
            <wp:positionH relativeFrom="column">
              <wp:posOffset>4903718</wp:posOffset>
            </wp:positionH>
            <wp:positionV relativeFrom="paragraph">
              <wp:posOffset>-976877</wp:posOffset>
            </wp:positionV>
            <wp:extent cx="1786255" cy="1339850"/>
            <wp:effectExtent l="0" t="0" r="0" b="0"/>
            <wp:wrapNone/>
            <wp:docPr id="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ttp://www.procarnivoros.org.br/2009/images/logo.jpg"/>
                    <pic:cNvPicPr>
                      <a:picLocks noChangeAspect="1" noChangeArrowheads="1"/>
                    </pic:cNvPicPr>
                  </pic:nvPicPr>
                  <pic:blipFill>
                    <a:blip r:embed="rId8" cstate="print">
                      <a:extLst>
                        <a:ext uri="{BEBA8EAE-BF5A-486C-A8C5-ECC9F3942E4B}">
                          <a14:imgProps xmlns:a14="http://schemas.microsoft.com/office/drawing/2010/main">
                            <a14:imgLayer r:embed="rId9">
                              <a14:imgEffect>
                                <a14:backgroundRemoval t="10000" b="90000" l="10000" r="90000">
                                  <a14:foregroundMark x1="32656" y1="65833" x2="32656" y2="65833"/>
                                  <a14:foregroundMark x1="36875" y1="63333" x2="36875" y2="63333"/>
                                  <a14:foregroundMark x1="46094" y1="65208" x2="46094" y2="65208"/>
                                  <a14:foregroundMark x1="61094" y1="65833" x2="61094" y2="65833"/>
                                  <a14:foregroundMark x1="64219" y1="67083" x2="64219" y2="67083"/>
                                  <a14:foregroundMark x1="45313" y1="76875" x2="45313" y2="76875"/>
                                  <a14:foregroundMark x1="50156" y1="76875" x2="50156" y2="76875"/>
                                  <a14:foregroundMark x1="55313" y1="78542" x2="55313" y2="78542"/>
                                </a14:backgroundRemoval>
                              </a14:imgEffect>
                            </a14:imgLayer>
                          </a14:imgProps>
                        </a:ext>
                        <a:ext uri="{28A0092B-C50C-407E-A947-70E740481C1C}">
                          <a14:useLocalDpi xmlns:a14="http://schemas.microsoft.com/office/drawing/2010/main" val="0"/>
                        </a:ext>
                      </a:extLst>
                    </a:blip>
                    <a:stretch>
                      <a:fillRect/>
                    </a:stretch>
                  </pic:blipFill>
                  <pic:spPr bwMode="auto">
                    <a:xfrm>
                      <a:off x="0" y="0"/>
                      <a:ext cx="1786255" cy="1339850"/>
                    </a:xfrm>
                    <a:prstGeom prst="rect">
                      <a:avLst/>
                    </a:prstGeom>
                    <a:noFill/>
                    <a:ln>
                      <a:noFill/>
                    </a:ln>
                    <a:extLst>
                      <a:ext uri="{53640926-AAD7-44D8-BBD7-CCE9431645EC}">
                        <a14:shadowObscured xmlns:a14="http://schemas.microsoft.com/office/drawing/2010/main"/>
                      </a:ext>
                    </a:extLst>
                  </pic:spPr>
                </pic:pic>
              </a:graphicData>
            </a:graphic>
          </wp:anchor>
        </w:drawing>
      </w:r>
      <w:r>
        <w:rPr>
          <w:b/>
          <w:sz w:val="32"/>
          <w:lang w:val="pt-BR"/>
        </w:rPr>
        <w:t>Instituto Chico Mendes de Conservação</w:t>
      </w:r>
    </w:p>
    <w:p w14:paraId="35955CC2" w14:textId="77777777" w:rsidR="00962F5C" w:rsidRDefault="00962F5C" w:rsidP="009C3713">
      <w:pPr>
        <w:pStyle w:val="OrgNameandDate"/>
        <w:jc w:val="center"/>
        <w:rPr>
          <w:b/>
          <w:sz w:val="32"/>
          <w:lang w:val="pt-BR"/>
        </w:rPr>
      </w:pPr>
      <w:r>
        <w:rPr>
          <w:b/>
          <w:sz w:val="32"/>
          <w:lang w:val="pt-BR"/>
        </w:rPr>
        <w:t>da Biodiversidade</w:t>
      </w:r>
    </w:p>
    <w:p w14:paraId="2BD800C2" w14:textId="77777777" w:rsidR="002E75BD" w:rsidRPr="0015048B" w:rsidRDefault="002E75BD" w:rsidP="009C3713">
      <w:pPr>
        <w:pStyle w:val="OrgNameandDate"/>
        <w:jc w:val="center"/>
        <w:rPr>
          <w:sz w:val="32"/>
          <w:lang w:val="pt-BR"/>
        </w:rPr>
      </w:pPr>
      <w:r>
        <w:rPr>
          <w:b/>
          <w:sz w:val="32"/>
          <w:lang w:val="pt-BR"/>
        </w:rPr>
        <w:t>Parque Nacional Campos Amazônicos</w:t>
      </w:r>
    </w:p>
    <w:p w14:paraId="18A1D218" w14:textId="77777777" w:rsidR="002E75BD" w:rsidRPr="0015048B" w:rsidRDefault="002E75BD" w:rsidP="009C3713">
      <w:pPr>
        <w:pStyle w:val="OrgNameandDate"/>
        <w:jc w:val="center"/>
        <w:rPr>
          <w:lang w:val="pt-BR"/>
        </w:rPr>
      </w:pPr>
    </w:p>
    <w:p w14:paraId="13059E5D" w14:textId="287DDCF3" w:rsidR="002E75BD" w:rsidRPr="00654CC9" w:rsidRDefault="00B754CD" w:rsidP="009C3713">
      <w:pPr>
        <w:pStyle w:val="OrgNameandDate"/>
        <w:jc w:val="center"/>
        <w:rPr>
          <w:sz w:val="22"/>
          <w:lang w:val="pt-BR"/>
        </w:rPr>
      </w:pPr>
      <w:r w:rsidRPr="00654CC9">
        <w:rPr>
          <w:sz w:val="22"/>
          <w:lang w:val="pt-BR"/>
        </w:rPr>
        <w:t>Porto Velho</w:t>
      </w:r>
      <w:r w:rsidR="002E75BD" w:rsidRPr="00654CC9">
        <w:rPr>
          <w:sz w:val="22"/>
          <w:lang w:val="pt-BR"/>
        </w:rPr>
        <w:t xml:space="preserve">, </w:t>
      </w:r>
      <w:r w:rsidRPr="00654CC9">
        <w:rPr>
          <w:sz w:val="22"/>
          <w:lang w:val="pt-BR"/>
        </w:rPr>
        <w:t>RO</w:t>
      </w:r>
      <w:r w:rsidR="002E75BD" w:rsidRPr="00654CC9">
        <w:rPr>
          <w:sz w:val="22"/>
          <w:lang w:val="pt-BR"/>
        </w:rPr>
        <w:t xml:space="preserve">, </w:t>
      </w:r>
      <w:r w:rsidR="009E3C02">
        <w:rPr>
          <w:sz w:val="22"/>
          <w:lang w:val="pt-BR"/>
        </w:rPr>
        <w:t>28</w:t>
      </w:r>
      <w:r w:rsidR="002E75BD" w:rsidRPr="00654CC9">
        <w:rPr>
          <w:sz w:val="22"/>
          <w:lang w:val="pt-BR"/>
        </w:rPr>
        <w:t xml:space="preserve"> de </w:t>
      </w:r>
      <w:r w:rsidR="009E3C02">
        <w:rPr>
          <w:sz w:val="22"/>
          <w:lang w:val="pt-BR"/>
        </w:rPr>
        <w:t>Setembro</w:t>
      </w:r>
      <w:r w:rsidR="002E75BD" w:rsidRPr="00654CC9">
        <w:rPr>
          <w:sz w:val="22"/>
          <w:lang w:val="pt-BR"/>
        </w:rPr>
        <w:t xml:space="preserve"> de 20</w:t>
      </w:r>
      <w:r w:rsidRPr="00654CC9">
        <w:rPr>
          <w:sz w:val="22"/>
          <w:lang w:val="pt-BR"/>
        </w:rPr>
        <w:t>1</w:t>
      </w:r>
      <w:r w:rsidR="009E3C02">
        <w:rPr>
          <w:sz w:val="22"/>
          <w:lang w:val="pt-BR"/>
        </w:rPr>
        <w:t>7</w:t>
      </w:r>
    </w:p>
    <w:p w14:paraId="59991FBD" w14:textId="77777777" w:rsidR="002E75BD" w:rsidRPr="0015048B" w:rsidRDefault="002E75BD" w:rsidP="00B84E22">
      <w:pPr>
        <w:pStyle w:val="OrgNameandDate"/>
        <w:jc w:val="both"/>
        <w:rPr>
          <w:lang w:val="pt-BR"/>
        </w:rPr>
      </w:pPr>
    </w:p>
    <w:p w14:paraId="0A2438F0" w14:textId="12D0005B" w:rsidR="009E3C02" w:rsidRDefault="006134DF" w:rsidP="009E3C02">
      <w:pPr>
        <w:pStyle w:val="ProjectName"/>
        <w:ind w:left="-709" w:right="-852"/>
        <w:jc w:val="center"/>
        <w:rPr>
          <w:b/>
          <w:bCs/>
          <w:color w:val="1F497D" w:themeColor="text2"/>
          <w:sz w:val="56"/>
          <w:szCs w:val="72"/>
          <w:lang w:val="pt-BR"/>
        </w:rPr>
      </w:pPr>
      <w:r>
        <w:rPr>
          <w:b/>
          <w:bCs/>
          <w:color w:val="1F497D" w:themeColor="text2"/>
          <w:sz w:val="56"/>
          <w:szCs w:val="72"/>
          <w:lang w:val="pt-BR"/>
        </w:rPr>
        <w:t xml:space="preserve">Entendendo </w:t>
      </w:r>
      <w:r w:rsidR="00B8102F">
        <w:rPr>
          <w:b/>
          <w:bCs/>
          <w:color w:val="1F497D" w:themeColor="text2"/>
          <w:sz w:val="56"/>
          <w:szCs w:val="72"/>
          <w:lang w:val="pt-BR"/>
        </w:rPr>
        <w:t xml:space="preserve">e mitigando </w:t>
      </w:r>
      <w:r>
        <w:rPr>
          <w:b/>
          <w:bCs/>
          <w:color w:val="1F497D" w:themeColor="text2"/>
          <w:sz w:val="56"/>
          <w:szCs w:val="72"/>
          <w:lang w:val="pt-BR"/>
        </w:rPr>
        <w:t>o</w:t>
      </w:r>
      <w:r w:rsidR="009E3C02" w:rsidRPr="009E3C02">
        <w:rPr>
          <w:b/>
          <w:bCs/>
          <w:color w:val="1F497D" w:themeColor="text2"/>
          <w:sz w:val="56"/>
          <w:szCs w:val="72"/>
          <w:lang w:val="pt-BR"/>
        </w:rPr>
        <w:t xml:space="preserve"> conflito entre </w:t>
      </w:r>
      <w:r>
        <w:rPr>
          <w:b/>
          <w:bCs/>
          <w:color w:val="1F497D" w:themeColor="text2"/>
          <w:sz w:val="56"/>
          <w:szCs w:val="72"/>
          <w:lang w:val="pt-BR"/>
        </w:rPr>
        <w:t>produtores rurais</w:t>
      </w:r>
      <w:r w:rsidR="009E3C02" w:rsidRPr="009E3C02">
        <w:rPr>
          <w:b/>
          <w:bCs/>
          <w:color w:val="1F497D" w:themeColor="text2"/>
          <w:sz w:val="56"/>
          <w:szCs w:val="72"/>
          <w:lang w:val="pt-BR"/>
        </w:rPr>
        <w:t xml:space="preserve"> e carnívoros selvagens</w:t>
      </w:r>
    </w:p>
    <w:p w14:paraId="64D9828F" w14:textId="50AA56FC" w:rsidR="009E3C02" w:rsidRPr="0015048B" w:rsidRDefault="009E3C02" w:rsidP="009E3C02">
      <w:pPr>
        <w:pStyle w:val="ProjectName"/>
        <w:ind w:left="-709" w:right="-852"/>
        <w:jc w:val="center"/>
        <w:rPr>
          <w:bCs/>
          <w:color w:val="A6A6A6" w:themeColor="background1" w:themeShade="A6"/>
          <w:szCs w:val="44"/>
          <w:lang w:val="pt-BR"/>
        </w:rPr>
      </w:pPr>
    </w:p>
    <w:p w14:paraId="490DBEBD" w14:textId="14C1B324" w:rsidR="002E75BD" w:rsidRDefault="009E3C02" w:rsidP="009E3C02">
      <w:pPr>
        <w:pStyle w:val="TOC1"/>
        <w:jc w:val="center"/>
      </w:pPr>
      <w:r w:rsidRPr="009E3C02">
        <w:rPr>
          <w:noProof/>
        </w:rPr>
        <w:drawing>
          <wp:inline distT="0" distB="0" distL="0" distR="0" wp14:anchorId="00A19BA1" wp14:editId="5B2AD86E">
            <wp:extent cx="2797113" cy="3886200"/>
            <wp:effectExtent l="0" t="0" r="3810" b="0"/>
            <wp:docPr id="1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rotWithShape="1">
                    <a:blip r:embed="rId10">
                      <a:extLst>
                        <a:ext uri="{28A0092B-C50C-407E-A947-70E740481C1C}">
                          <a14:useLocalDpi xmlns:a14="http://schemas.microsoft.com/office/drawing/2010/main" val="0"/>
                        </a:ext>
                      </a:extLst>
                    </a:blip>
                    <a:srcRect t="21851"/>
                    <a:stretch/>
                  </pic:blipFill>
                  <pic:spPr bwMode="auto">
                    <a:xfrm>
                      <a:off x="0" y="0"/>
                      <a:ext cx="2811430" cy="3906091"/>
                    </a:xfrm>
                    <a:prstGeom prst="rect">
                      <a:avLst/>
                    </a:prstGeom>
                    <a:noFill/>
                    <a:ln>
                      <a:noFill/>
                    </a:ln>
                    <a:effectLst>
                      <a:softEdge rad="63500"/>
                    </a:effectLst>
                    <a:extLst>
                      <a:ext uri="{53640926-AAD7-44D8-BBD7-CCE9431645EC}">
                        <a14:shadowObscured xmlns:a14="http://schemas.microsoft.com/office/drawing/2010/main"/>
                      </a:ext>
                    </a:extLst>
                  </pic:spPr>
                </pic:pic>
              </a:graphicData>
            </a:graphic>
          </wp:inline>
        </w:drawing>
      </w:r>
    </w:p>
    <w:p w14:paraId="2F5B3619" w14:textId="77777777" w:rsidR="00B754CD" w:rsidRDefault="00B754CD" w:rsidP="00B84E22">
      <w:pPr>
        <w:jc w:val="both"/>
      </w:pPr>
    </w:p>
    <w:p w14:paraId="403841D5" w14:textId="464F8893" w:rsidR="002E75BD" w:rsidRPr="00892C9E" w:rsidRDefault="009E3C02" w:rsidP="00892C9E">
      <w:pPr>
        <w:pStyle w:val="Proposal"/>
        <w:spacing w:before="0"/>
        <w:jc w:val="center"/>
        <w:rPr>
          <w:color w:val="A6A6A6" w:themeColor="background1" w:themeShade="A6"/>
          <w:sz w:val="32"/>
          <w:lang w:val="pt-BR"/>
        </w:rPr>
      </w:pPr>
      <w:r w:rsidRPr="006134DF">
        <w:rPr>
          <w:color w:val="A6A6A6" w:themeColor="background1" w:themeShade="A6"/>
          <w:sz w:val="28"/>
          <w:lang w:val="pt-BR"/>
        </w:rPr>
        <w:t xml:space="preserve">Relatório de </w:t>
      </w:r>
      <w:r w:rsidR="00B754CD" w:rsidRPr="006134DF">
        <w:rPr>
          <w:color w:val="A6A6A6" w:themeColor="background1" w:themeShade="A6"/>
          <w:sz w:val="28"/>
          <w:lang w:val="pt-BR"/>
        </w:rPr>
        <w:t xml:space="preserve">Projeto </w:t>
      </w:r>
      <w:r w:rsidR="00892C9E" w:rsidRPr="006134DF">
        <w:rPr>
          <w:color w:val="A6A6A6" w:themeColor="background1" w:themeShade="A6"/>
          <w:sz w:val="28"/>
          <w:lang w:val="pt-BR"/>
        </w:rPr>
        <w:t>comtemplando no Processo Administrativo PAe/SEI n</w:t>
      </w:r>
      <w:r w:rsidR="00892C9E" w:rsidRPr="006134DF">
        <w:rPr>
          <w:color w:val="A6A6A6" w:themeColor="background1" w:themeShade="A6"/>
          <w:sz w:val="28"/>
          <w:vertAlign w:val="superscript"/>
          <w:lang w:val="pt-BR"/>
        </w:rPr>
        <w:t>o</w:t>
      </w:r>
      <w:r w:rsidR="00892C9E" w:rsidRPr="006134DF">
        <w:rPr>
          <w:color w:val="A6A6A6" w:themeColor="background1" w:themeShade="A6"/>
          <w:sz w:val="28"/>
          <w:lang w:val="pt-BR"/>
        </w:rPr>
        <w:t xml:space="preserve"> 0002125-68.2015.4.01.8012</w:t>
      </w:r>
      <w:r w:rsidR="00B754CD" w:rsidRPr="006134DF">
        <w:rPr>
          <w:color w:val="A6A6A6" w:themeColor="background1" w:themeShade="A6"/>
          <w:sz w:val="28"/>
          <w:lang w:val="pt-BR"/>
        </w:rPr>
        <w:t xml:space="preserve"> </w:t>
      </w:r>
      <w:r w:rsidR="00892C9E" w:rsidRPr="006134DF">
        <w:rPr>
          <w:color w:val="A6A6A6" w:themeColor="background1" w:themeShade="A6"/>
          <w:sz w:val="28"/>
          <w:lang w:val="pt-BR"/>
        </w:rPr>
        <w:t>d</w:t>
      </w:r>
      <w:r w:rsidR="00B754CD" w:rsidRPr="006134DF">
        <w:rPr>
          <w:color w:val="A6A6A6" w:themeColor="background1" w:themeShade="A6"/>
          <w:sz w:val="28"/>
          <w:lang w:val="pt-BR"/>
        </w:rPr>
        <w:t>a 3ª Vara</w:t>
      </w:r>
      <w:r w:rsidR="00962F5C" w:rsidRPr="006134DF">
        <w:rPr>
          <w:color w:val="A6A6A6" w:themeColor="background1" w:themeShade="A6"/>
          <w:sz w:val="28"/>
          <w:lang w:val="pt-BR"/>
        </w:rPr>
        <w:t xml:space="preserve"> da Seção Judiciária do Estado de Rondônia - Justiça Federal de 1ª instância</w:t>
      </w:r>
    </w:p>
    <w:p w14:paraId="4FD0D57E" w14:textId="77777777" w:rsidR="00B8102F" w:rsidRPr="00B8102F" w:rsidRDefault="002E75BD" w:rsidP="00B8102F">
      <w:pPr>
        <w:pStyle w:val="ProjectName"/>
        <w:ind w:left="-142" w:right="-852"/>
        <w:rPr>
          <w:b/>
          <w:bCs/>
          <w:color w:val="1F497D" w:themeColor="text2"/>
          <w:szCs w:val="72"/>
          <w:lang w:val="pt-BR"/>
        </w:rPr>
      </w:pPr>
      <w:r w:rsidRPr="00B8102F">
        <w:rPr>
          <w:lang w:val="pt-BR"/>
        </w:rPr>
        <w:br w:type="page"/>
      </w:r>
      <w:r w:rsidR="00B8102F" w:rsidRPr="00B8102F">
        <w:rPr>
          <w:b/>
          <w:bCs/>
          <w:color w:val="1F497D" w:themeColor="text2"/>
          <w:szCs w:val="72"/>
          <w:lang w:val="pt-BR"/>
        </w:rPr>
        <w:lastRenderedPageBreak/>
        <w:t>Entendendo e mitigando o conflito entre produtores rurais e carnívoros selvagens</w:t>
      </w:r>
    </w:p>
    <w:p w14:paraId="49426AE9" w14:textId="40531EC9" w:rsidR="002E75BD" w:rsidRPr="00B8102F" w:rsidRDefault="002E75BD" w:rsidP="00B8102F">
      <w:pPr>
        <w:ind w:left="-142"/>
        <w:rPr>
          <w:b/>
          <w:color w:val="1F497D" w:themeColor="text2"/>
        </w:rPr>
      </w:pPr>
    </w:p>
    <w:p w14:paraId="140C4104" w14:textId="77777777" w:rsidR="00B57E3F" w:rsidRDefault="00B57E3F" w:rsidP="00B84E22">
      <w:pPr>
        <w:jc w:val="both"/>
        <w:rPr>
          <w:b/>
          <w:color w:val="1F497D" w:themeColor="text2"/>
          <w:sz w:val="28"/>
        </w:rPr>
      </w:pPr>
    </w:p>
    <w:p w14:paraId="3526FE29" w14:textId="77777777" w:rsidR="00944228" w:rsidRPr="00654CC9" w:rsidRDefault="00944228" w:rsidP="00B84E22">
      <w:pPr>
        <w:jc w:val="both"/>
        <w:rPr>
          <w:b/>
          <w:color w:val="1F497D" w:themeColor="text2"/>
          <w:sz w:val="28"/>
        </w:rPr>
      </w:pPr>
      <w:r w:rsidRPr="00654CC9">
        <w:rPr>
          <w:b/>
          <w:color w:val="1F497D" w:themeColor="text2"/>
          <w:sz w:val="28"/>
        </w:rPr>
        <w:t>Introdução</w:t>
      </w:r>
    </w:p>
    <w:p w14:paraId="33F13E37" w14:textId="2945682C" w:rsidR="000610FA" w:rsidRDefault="0084016D" w:rsidP="00B84E22">
      <w:pPr>
        <w:jc w:val="both"/>
      </w:pPr>
      <w:r>
        <w:t>O</w:t>
      </w:r>
      <w:r w:rsidR="00A005AC">
        <w:t xml:space="preserve"> crescimento da população humana</w:t>
      </w:r>
      <w:r w:rsidR="00015787">
        <w:t xml:space="preserve"> mundial, e consequente</w:t>
      </w:r>
      <w:r w:rsidR="00E64FF7">
        <w:t xml:space="preserve">, </w:t>
      </w:r>
      <w:r w:rsidR="004E7EEF">
        <w:t>expansão das fronteiras de ocupação</w:t>
      </w:r>
      <w:r w:rsidR="009D477B">
        <w:t xml:space="preserve"> e uso da terra</w:t>
      </w:r>
      <w:r w:rsidR="004E7EEF">
        <w:t xml:space="preserve">, tem </w:t>
      </w:r>
      <w:r w:rsidR="00015787">
        <w:t xml:space="preserve">frequentemente </w:t>
      </w:r>
      <w:r w:rsidR="00D97D2B">
        <w:t xml:space="preserve">resultado na intensificação de </w:t>
      </w:r>
      <w:r w:rsidR="006134DF">
        <w:t>interações</w:t>
      </w:r>
      <w:r w:rsidR="00D97D2B">
        <w:t xml:space="preserve"> </w:t>
      </w:r>
      <w:r w:rsidR="009F309E">
        <w:t xml:space="preserve">conflituosas </w:t>
      </w:r>
      <w:r w:rsidR="004E7EEF">
        <w:t>entre homem e animais s</w:t>
      </w:r>
      <w:r>
        <w:t>ilvestres</w:t>
      </w:r>
      <w:r w:rsidR="00734E16">
        <w:t xml:space="preserve"> </w:t>
      </w:r>
      <w:r w:rsidR="005250FC">
        <w:fldChar w:fldCharType="begin" w:fldLock="1"/>
      </w:r>
      <w:r w:rsidR="00D03CD5">
        <w:instrText>ADDIN CSL_CITATION { "citationItems" : [ { "id" : "ITEM-1", "itemData" : { "DOI" : "10.1017/CBO9781107415324.004", "ISBN" : "9788578110796", "ISSN" : "1098-6596", "PMID" : "25246403", "author" : [ { "dropping-particle" : "", "family" : "Woodroffe", "given" : "Rosie", "non-dropping-particle" : "", "parse-names" : false, "suffix" : "" }, { "dropping-particle" : "", "family" : "Thirgood", "given" : "Simon", "non-dropping-particle" : "", "parse-names" : false, "suffix" : "" }, { "dropping-particle" : "", "family" : "Rabinowitz", "given" : "Alan", "non-dropping-particle" : "", "parse-names" : false, "suffix" : "" } ], "id" : "ITEM-1", "issued" : { "date-parts" : [ [ "2005" ] ] }, "title" : "People and Wildlife: conflict or coexistence", "type" : "book" }, "uris" : [ "http://www.mendeley.com/documents/?uuid=80e58440-525a-4857-a89f-c3d1d8383502" ] } ], "mendeley" : { "formattedCitation" : "(Woodroffe et al., 2005)", "plainTextFormattedCitation" : "(Woodroffe et al., 2005)", "previouslyFormattedCitation" : "(Woodroffe et al., 2005)" }, "properties" : { "noteIndex" : 0 }, "schema" : "https://github.com/citation-style-language/schema/raw/master/csl-citation.json" }</w:instrText>
      </w:r>
      <w:r w:rsidR="005250FC">
        <w:fldChar w:fldCharType="separate"/>
      </w:r>
      <w:r w:rsidR="001F741B" w:rsidRPr="001F741B">
        <w:rPr>
          <w:noProof/>
        </w:rPr>
        <w:t>(Woodroffe et al., 2005)</w:t>
      </w:r>
      <w:r w:rsidR="005250FC">
        <w:fldChar w:fldCharType="end"/>
      </w:r>
      <w:r w:rsidR="004E7EEF">
        <w:t>.</w:t>
      </w:r>
      <w:r w:rsidR="009F309E">
        <w:t xml:space="preserve"> </w:t>
      </w:r>
      <w:r w:rsidR="00E64FF7">
        <w:t xml:space="preserve">Dentre </w:t>
      </w:r>
      <w:r w:rsidR="009F309E">
        <w:t>as interações entre</w:t>
      </w:r>
      <w:r w:rsidR="00734E16">
        <w:t xml:space="preserve"> </w:t>
      </w:r>
      <w:r>
        <w:t>pessoas</w:t>
      </w:r>
      <w:r w:rsidR="00734E16">
        <w:t xml:space="preserve"> e </w:t>
      </w:r>
      <w:r w:rsidR="00231E7A">
        <w:t>animais</w:t>
      </w:r>
      <w:r w:rsidR="00734E16">
        <w:t xml:space="preserve"> silvestre</w:t>
      </w:r>
      <w:r w:rsidR="00987EF2">
        <w:t>s</w:t>
      </w:r>
      <w:r w:rsidR="009F309E">
        <w:t>,</w:t>
      </w:r>
      <w:r w:rsidR="00E64FF7">
        <w:t xml:space="preserve"> há </w:t>
      </w:r>
      <w:r w:rsidR="009F309E">
        <w:t>as</w:t>
      </w:r>
      <w:r w:rsidR="00E64FF7">
        <w:t xml:space="preserve"> que</w:t>
      </w:r>
      <w:r w:rsidR="00734E16">
        <w:t xml:space="preserve"> envolve</w:t>
      </w:r>
      <w:r w:rsidR="009F309E">
        <w:t>m</w:t>
      </w:r>
      <w:r w:rsidR="00734E16">
        <w:t xml:space="preserve"> os grandes preda</w:t>
      </w:r>
      <w:r w:rsidR="0059155E">
        <w:t>do</w:t>
      </w:r>
      <w:r w:rsidR="00734E16">
        <w:t xml:space="preserve">res, </w:t>
      </w:r>
      <w:r w:rsidR="003208D1">
        <w:t>conhecido como</w:t>
      </w:r>
      <w:r w:rsidR="00734E16">
        <w:t xml:space="preserve"> carnívoros (</w:t>
      </w:r>
      <w:r w:rsidR="003208D1">
        <w:t xml:space="preserve">Classe Mammalia, </w:t>
      </w:r>
      <w:r w:rsidR="00734E16">
        <w:t xml:space="preserve">Ordem Carnivora). </w:t>
      </w:r>
      <w:r w:rsidR="00414844">
        <w:t>Ataques de carnívoros a rebanhos doméstico</w:t>
      </w:r>
      <w:r w:rsidR="000610FA">
        <w:t>s</w:t>
      </w:r>
      <w:r w:rsidR="009F309E">
        <w:t xml:space="preserve">, e abate </w:t>
      </w:r>
      <w:r w:rsidR="00532FC7">
        <w:t xml:space="preserve">de </w:t>
      </w:r>
      <w:r w:rsidR="006134DF">
        <w:t>carnívoros</w:t>
      </w:r>
      <w:r w:rsidR="00532FC7">
        <w:t xml:space="preserve"> por</w:t>
      </w:r>
      <w:r w:rsidR="009F309E">
        <w:t xml:space="preserve"> retaliação,</w:t>
      </w:r>
      <w:r w:rsidR="00414844">
        <w:t xml:space="preserve"> é um problema</w:t>
      </w:r>
      <w:r w:rsidR="000953CA">
        <w:t xml:space="preserve"> presente</w:t>
      </w:r>
      <w:r w:rsidR="00414844">
        <w:t xml:space="preserve"> </w:t>
      </w:r>
      <w:r w:rsidR="000953CA">
        <w:t xml:space="preserve">em </w:t>
      </w:r>
      <w:r w:rsidR="009F309E">
        <w:t>diversas</w:t>
      </w:r>
      <w:r w:rsidR="000953CA">
        <w:t xml:space="preserve">  regiões do planeta</w:t>
      </w:r>
      <w:r w:rsidR="00414844">
        <w:t xml:space="preserve">, </w:t>
      </w:r>
      <w:r w:rsidR="000953CA">
        <w:t>como por exemplo, envolvendo</w:t>
      </w:r>
      <w:r w:rsidR="00655E82">
        <w:t xml:space="preserve"> </w:t>
      </w:r>
      <w:r w:rsidR="0059155E">
        <w:t>coi</w:t>
      </w:r>
      <w:r w:rsidR="00E64FF7">
        <w:t>o</w:t>
      </w:r>
      <w:r w:rsidR="0059155E">
        <w:t xml:space="preserve">tes e ursos nos Estados Unidos </w:t>
      </w:r>
      <w:r w:rsidR="005250FC">
        <w:fldChar w:fldCharType="begin" w:fldLock="1"/>
      </w:r>
      <w:r w:rsidR="0059155E">
        <w:instrText>ADDIN CSL_CITATION { "citationItems" : [ { "id" : "ITEM-1", "itemData" : { "ISSN" : "0091-7648", "author" : [ { "dropping-particle" : "", "family" : "Horstman", "given" : "Louise P", "non-dropping-particle" : "", "parse-names" : false, "suffix" : "" }, { "dropping-particle" : "", "family" : "Gunson", "given" : "John R", "non-dropping-particle" : "", "parse-names" : false, "suffix" : "" } ], "container-title" : "Wildlife Society Bulletin", "id" : "ITEM-1", "issued" : { "date-parts" : [ [ "1982" ] ] }, "page" : "34-39", "publisher" : "JSTOR", "title" : "Black bear predation on livestock in Alberta", "type" : "article-journal" }, "uris" : [ "http://www.mendeley.com/documents/?uuid=e19729fc-3bf4-40f2-b8dd-27b893a9d287" ] }, { "id" : "ITEM-2", "itemData" : { "ISSN" : "0091-7648", "author" : [ { "dropping-particle" : "", "family" : "Burns", "given" : "Richard J", "non-dropping-particle" : "", "parse-names" : false, "suffix" : "" }, { "dropping-particle" : "", "family" : "Zemlicka", "given" : "Doris E", "non-dropping-particle" : "", "parse-names" : false, "suffix" : "" }, { "dropping-particle" : "", "family" : "Savarie", "given" : "Peter J", "non-dropping-particle" : "", "parse-names" : false, "suffix" : "" } ], "container-title" : "Wildlife Society Bulletin", "id" : "ITEM-2", "issued" : { "date-parts" : [ [ "1996" ] ] }, "page" : "123-127", "publisher" : "JSTOR", "title" : "Effectiveness of large livestock protection collars against depredating coyotes", "type" : "article-journal" }, "uris" : [ "http://www.mendeley.com/documents/?uuid=03a2f693-a7e4-49f7-ad1b-197fde1e6a01" ] } ], "mendeley" : { "formattedCitation" : "(Burns et al., 1996; Horstman and Gunson, 1982)", "plainTextFormattedCitation" : "(Burns et al., 1996; Horstman and Gunson, 1982)", "previouslyFormattedCitation" : "(Burns et al., 1996; Horstman and Gunson, 1982)" }, "properties" : { "noteIndex" : 0 }, "schema" : "https://github.com/citation-style-language/schema/raw/master/csl-citation.json" }</w:instrText>
      </w:r>
      <w:r w:rsidR="005250FC">
        <w:fldChar w:fldCharType="separate"/>
      </w:r>
      <w:r w:rsidR="0059155E" w:rsidRPr="0059155E">
        <w:rPr>
          <w:noProof/>
        </w:rPr>
        <w:t>(Burns et al., 1996; Horstman and Gunson, 1982)</w:t>
      </w:r>
      <w:r w:rsidR="005250FC">
        <w:fldChar w:fldCharType="end"/>
      </w:r>
      <w:r w:rsidR="0059155E">
        <w:t xml:space="preserve">, lobos na Europa </w:t>
      </w:r>
      <w:r w:rsidR="005250FC">
        <w:fldChar w:fldCharType="begin" w:fldLock="1"/>
      </w:r>
      <w:r w:rsidR="0059155E">
        <w:instrText>ADDIN CSL_CITATION { "citationItems" : [ { "id" : "ITEM-1", "itemData" : { "ISSN" : "0091-7648", "author" : [ { "dropping-particle" : "", "family" : "Ciucci", "given" : "Paolo", "non-dropping-particle" : "", "parse-names" : false, "suffix" : "" }, { "dropping-particle" : "", "family" : "Boitani", "given" : "Luigi", "non-dropping-particle" : "", "parse-names" : false, "suffix" : "" } ], "container-title" : "Wildlife society bulletin", "id" : "ITEM-1", "issued" : { "date-parts" : [ [ "1998" ] ] }, "page" : "504-514", "publisher" : "JSTOR", "title" : "Wolf and dog depredation on livestock in central Italy", "type" : "article-journal" }, "uris" : [ "http://www.mendeley.com/documents/?uuid=5a5a7480-35cc-4d7a-88fa-a02999093adf" ] } ], "mendeley" : { "formattedCitation" : "(Ciucci and Boitani, 1998)", "plainTextFormattedCitation" : "(Ciucci and Boitani, 1998)", "previouslyFormattedCitation" : "(Ciucci and Boitani, 1998)" }, "properties" : { "noteIndex" : 0 }, "schema" : "https://github.com/citation-style-language/schema/raw/master/csl-citation.json" }</w:instrText>
      </w:r>
      <w:r w:rsidR="005250FC">
        <w:fldChar w:fldCharType="separate"/>
      </w:r>
      <w:r w:rsidR="0059155E" w:rsidRPr="0059155E">
        <w:rPr>
          <w:noProof/>
        </w:rPr>
        <w:t>(Ciucci and Boitani, 1998)</w:t>
      </w:r>
      <w:r w:rsidR="005250FC">
        <w:fldChar w:fldCharType="end"/>
      </w:r>
      <w:r w:rsidR="0059155E">
        <w:t xml:space="preserve">, tigres na Índia e Rússia </w:t>
      </w:r>
      <w:r w:rsidR="005250FC">
        <w:fldChar w:fldCharType="begin" w:fldLock="1"/>
      </w:r>
      <w:r w:rsidR="005462BF">
        <w:instrText>ADDIN CSL_CITATION { "citationItems" : [ { "id" : "ITEM-1", "itemData" : { "ISSN" : "1746-2428", "author" : [ { "dropping-particle" : "", "family" : "Miquelle", "given" : "DALE", "non-dropping-particle" : "", "parse-names" : false, "suffix" : "" }, { "dropping-particle" : "", "family" : "Nikolaev", "given" : "IGOR", "non-dropping-particle" : "", "parse-names" : false, "suffix" : "" }, { "dropping-particle" : "", "family" : "Goodrich", "given" : "JOHN", "non-dropping-particle" : "", "parse-names" : false, "suffix" : "" }, { "dropping-particle" : "", "family" : "Litvinov", "given" : "BORIS", "non-dropping-particle" : "", "parse-names" : false, "suffix" : "" }, { "dropping-particle" : "", "family" : "Smirnov", "given" : "EVGENY", "non-dropping-particle" : "", "parse-names" : false, "suffix" : "" }, { "dropping-particle" : "", "family" : "Suvorov", "given" : "EVGENY", "non-dropping-particle" : "", "parse-names" : false, "suffix" : "" } ], "container-title" : "CONSERVATION BIOLOGY SERIES-CAMBRIDGE-", "id" : "ITEM-1", "issued" : { "date-parts" : [ [ "2005" ] ] }, "page" : "305", "publisher" : "Press Syndicate of the University of Cambridge", "title" : "Searching for the coexistence recipe: a case study of conflicts between people and tigers in the Russian Far East", "type" : "article-journal", "volume" : "9" }, "uris" : [ "http://www.mendeley.com/documents/?uuid=5294c439-6d29-4ff4-b79c-f8f3d3f36c2c" ] }, { "id" : "ITEM-2", "itemData" : { "ISSN" : "0376-8929", "author" : [ { "dropping-particle" : "", "family" : "Mishra", "given" : "Charudutt", "non-dropping-particle" : "", "parse-names" : false, "suffix" : "" } ], "container-title" : "Environmental conservation", "id" : "ITEM-2", "issue" : "4", "issued" : { "date-parts" : [ [ "1997" ] ] }, "page" : "338-343", "publisher" : "Cambridge Univ Press", "title" : "Livestock depredation by large carnivores in the Indian trans-Himalaya: conflict perceptions and conservation prospects", "type" : "article-journal", "volume" : "24" }, "uris" : [ "http://www.mendeley.com/documents/?uuid=f9d19bea-40a6-489a-922c-a172a5ccfff6" ] } ], "mendeley" : { "formattedCitation" : "(Miquelle et al., 2005; Mishra, 1997)", "plainTextFormattedCitation" : "(Miquelle et al., 2005; Mishra, 1997)", "previouslyFormattedCitation" : "(Miquelle et al., 2005; Mishra, 1997)" }, "properties" : { "noteIndex" : 0 }, "schema" : "https://github.com/citation-style-language/schema/raw/master/csl-citation.json" }</w:instrText>
      </w:r>
      <w:r w:rsidR="005250FC">
        <w:fldChar w:fldCharType="separate"/>
      </w:r>
      <w:r w:rsidR="00655E82" w:rsidRPr="00655E82">
        <w:rPr>
          <w:noProof/>
        </w:rPr>
        <w:t>(Miquelle et al., 2005; Mishra, 1997)</w:t>
      </w:r>
      <w:r w:rsidR="005250FC">
        <w:fldChar w:fldCharType="end"/>
      </w:r>
      <w:r w:rsidR="00231E7A">
        <w:t xml:space="preserve"> </w:t>
      </w:r>
      <w:r w:rsidR="0059155E">
        <w:t xml:space="preserve">e leões </w:t>
      </w:r>
      <w:r w:rsidR="00231E7A">
        <w:t>em diversos países da</w:t>
      </w:r>
      <w:r w:rsidR="0059155E">
        <w:t xml:space="preserve"> África</w:t>
      </w:r>
      <w:r>
        <w:t xml:space="preserve"> </w:t>
      </w:r>
      <w:r w:rsidR="005250FC">
        <w:fldChar w:fldCharType="begin" w:fldLock="1"/>
      </w:r>
      <w:r w:rsidR="00B2621C">
        <w:instrText>ADDIN CSL_CITATION { "citationItems" : [ { "id" : "ITEM-1", "itemData" : { "ISSN" : "1365-2028", "author" : [ { "dropping-particle" : "", "family" : "Bauer", "given" : "H", "non-dropping-particle" : "", "parse-names" : false, "suffix" : "" }, { "dropping-particle" : "de", "family" : "Iongh", "given" : "H H", "non-dropping-particle" : "", "parse-names" : false, "suffix" : "" } ], "container-title" : "African Journal of Ecology", "id" : "ITEM-1", "issue" : "3", "issued" : { "date-parts" : [ [ "2005" ] ] }, "page" : "208-214", "publisher" : "Wiley Online Library", "title" : "Lion (Panthera leo) home ranges and livestock conflicts in Waza National Park, Cameroon", "type" : "article-journal", "volume" : "43" }, "uris" : [ "http://www.mendeley.com/documents/?uuid=2b70774c-70c0-469d-8950-c91ca04aae7d" ] } ], "mendeley" : { "formattedCitation" : "(Bauer and Iongh, 2005)", "plainTextFormattedCitation" : "(Bauer and Iongh, 2005)", "previouslyFormattedCitation" : "(Bauer and Iongh, 2005)" }, "properties" : { "noteIndex" : 0 }, "schema" : "https://github.com/citation-style-language/schema/raw/master/csl-citation.json" }</w:instrText>
      </w:r>
      <w:r w:rsidR="005250FC">
        <w:fldChar w:fldCharType="separate"/>
      </w:r>
      <w:r w:rsidR="005462BF" w:rsidRPr="005462BF">
        <w:rPr>
          <w:noProof/>
        </w:rPr>
        <w:t>(Bauer and Iongh, 2005)</w:t>
      </w:r>
      <w:r w:rsidR="005250FC">
        <w:fldChar w:fldCharType="end"/>
      </w:r>
      <w:r w:rsidR="005462BF">
        <w:t xml:space="preserve">. </w:t>
      </w:r>
      <w:r w:rsidR="000610FA" w:rsidRPr="005462BF">
        <w:t>No Brasil</w:t>
      </w:r>
      <w:r w:rsidR="005462BF" w:rsidRPr="005462BF">
        <w:t>, a onça-pintada é a considerada a principal esp</w:t>
      </w:r>
      <w:r w:rsidR="005462BF">
        <w:t>écie envolvida em</w:t>
      </w:r>
      <w:r w:rsidR="00740DFA">
        <w:t xml:space="preserve"> conflitos</w:t>
      </w:r>
      <w:r w:rsidR="005462BF">
        <w:t xml:space="preserve"> por causa da sua capacidade de abater animais </w:t>
      </w:r>
      <w:r w:rsidR="00E64FF7">
        <w:t xml:space="preserve">domésticos </w:t>
      </w:r>
      <w:r>
        <w:t>de grande porte</w:t>
      </w:r>
      <w:r w:rsidR="009F309E">
        <w:t xml:space="preserve"> e por ser </w:t>
      </w:r>
      <w:r w:rsidR="006134DF">
        <w:t>per</w:t>
      </w:r>
      <w:r w:rsidR="009F309E">
        <w:t>cebida como potencial risco a segurança</w:t>
      </w:r>
      <w:r w:rsidR="005462BF">
        <w:t xml:space="preserve"> </w:t>
      </w:r>
      <w:r w:rsidR="009F309E">
        <w:t xml:space="preserve">das pessoas </w:t>
      </w:r>
      <w:r w:rsidR="005250FC">
        <w:fldChar w:fldCharType="begin" w:fldLock="1"/>
      </w:r>
      <w:r w:rsidR="00B2621C">
        <w:instrText>ADDIN CSL_CITATION { "citationItems" : [ { "id" : "ITEM-1", "itemData" : { "author" : [ { "dropping-particle" : "", "family" : "Silveira", "given" : "Leandro", "non-dropping-particle" : "", "parse-names" : false, "suffix" : "" }, { "dropping-particle" : "", "family" : "Boulhosa", "given" : "Ricardo", "non-dropping-particle" : "", "parse-names" : false, "suffix" : "" }, { "dropping-particle" : "", "family" : "Astete", "given" : "Samuel", "non-dropping-particle" : "", "parse-names" : false, "suffix" : "" }, { "dropping-particle" : "", "family" : "J\u00e1como", "given" : "A T Almeida", "non-dropping-particle" : "", "parse-names" : false, "suffix" : "" } ], "container-title" : "Cat News", "id" : "ITEM-1", "issued" : { "date-parts" : [ [ "2008" ] ] }, "page" : "26-30", "title" : "Management of domestic livestock predation by jaguars in Brazil", "type" : "article-journal", "volume" : "4" }, "uris" : [ "http://www.mendeley.com/documents/?uuid=f16bde9e-342d-47d6-b543-722d58a771e0" ] }, { "id" : "ITEM-2", "itemData" : { "author" : [ { "dropping-particle" : "", "family" : "Azevedo", "given" : "Fernando Cesar de Cascelli", "non-dropping-particle" : "", "parse-names" : false, "suffix" : "" } ], "container-title" : "Biotropica", "id" : "ITEM-2", "issue" : "4", "issued" : { "date-parts" : [ [ "2008" ] ] }, "page" : "494-500", "title" : "Food habits and livestock depredation of sympatric jaguars and pumas in the Igua\u00e7u National Park area, south Brazil", "type" : "article-journal", "volume" : "40" }, "uris" : [ "http://www.mendeley.com/documents/?uuid=eee9e775-a149-475d-a958-000ac7d3ce68" ] }, { "id" : "ITEM-3", "itemData" : { "DOI" : "10.1016/j.biocon.2012.01.002", "author" : [ { "dropping-particle" : "", "family" : "Marchini", "given" : "Silvio", "non-dropping-particle" : "", "parse-names" : false, "suffix" : "" }, { "dropping-particle" : "", "family" : "Macdonald", "given" : "David W", "non-dropping-particle" : "", "parse-names" : false, "suffix" : "" } ], "container-title" : "Biological Conservation", "id" : "ITEM-3", "issued" : { "date-parts" : [ [ "2012" ] ] }, "page" : "213-221", "title" : "Predicting ranchers\u2019 intention to kill jaguars: case studies in Amazonia and Pantanal", "type" : "article-journal", "volume" : "147" }, "uris" : [ "http://www.mendeley.com/documents/?uuid=fe8babc8-a360-4815-bd19-84e7e468ba30" ] } ], "mendeley" : { "formattedCitation" : "(Azevedo, 2008; Marchini and Macdonald, 2012; Silveira et al., 2008)", "plainTextFormattedCitation" : "(Azevedo, 2008; Marchini and Macdonald, 2012; Silveira et al., 2008)", "previouslyFormattedCitation" : "(Azevedo, 2008; Marchini and Macdonald, 2012; Silveira et al., 2008)" }, "properties" : { "noteIndex" : 0 }, "schema" : "https://github.com/citation-style-language/schema/raw/master/csl-citation.json" }</w:instrText>
      </w:r>
      <w:r w:rsidR="005250FC">
        <w:fldChar w:fldCharType="separate"/>
      </w:r>
      <w:r w:rsidR="00B2621C" w:rsidRPr="00B2621C">
        <w:rPr>
          <w:noProof/>
        </w:rPr>
        <w:t>(Azevedo, 2008; Marchini and Macdonald, 2012; Silveira et al., 2008)</w:t>
      </w:r>
      <w:r w:rsidR="005250FC">
        <w:fldChar w:fldCharType="end"/>
      </w:r>
      <w:r w:rsidR="005462BF">
        <w:t>. Entretanto, outr</w:t>
      </w:r>
      <w:r>
        <w:t>os carnívoros brasileiro</w:t>
      </w:r>
      <w:r w:rsidR="005462BF">
        <w:t>s,</w:t>
      </w:r>
      <w:r w:rsidR="00B2621C">
        <w:t xml:space="preserve"> como a </w:t>
      </w:r>
      <w:r w:rsidR="005462BF">
        <w:t>onça-parda</w:t>
      </w:r>
      <w:r w:rsidR="00B2621C">
        <w:t xml:space="preserve"> </w:t>
      </w:r>
      <w:r w:rsidR="005250FC">
        <w:fldChar w:fldCharType="begin" w:fldLock="1"/>
      </w:r>
      <w:r w:rsidR="00B2621C">
        <w:instrText>ADDIN CSL_CITATION { "citationItems" : [ { "id" : "ITEM-1", "itemData" : { "ISSN" : "0364-152X", "author" : [ { "dropping-particle" : "", "family" : "Palmeira", "given" : "Francesca Belem Lopes", "non-dropping-particle" : "", "parse-names" : false, "suffix" : "" }, { "dropping-particle" : "", "family" : "Trinca", "given" : "Cristiano Trap\u00e9", "non-dropping-particle" : "", "parse-names" : false, "suffix" : "" }, { "dropping-particle" : "", "family" : "Haddad", "given" : "Claudio Maluf", "non-dropping-particle" : "", "parse-names" : false, "suffix" : "" } ], "container-title" : "Environmental management", "id" : "ITEM-1", "issue" : "4", "issued" : { "date-parts" : [ [ "2015" ] ] }, "page" : "903-915", "publisher" : "Springer", "title" : "Livestock Predation by Puma (Puma concolor) in the Highlands of a Southeastern Brazilian Atlantic Forest", "type" : "article-journal", "volume" : "56" }, "uris" : [ "http://www.mendeley.com/documents/?uuid=88cb25f2-901d-4f08-a93c-68b5c65e896a" ] } ], "mendeley" : { "formattedCitation" : "(Palmeira et al., 2015)", "plainTextFormattedCitation" : "(Palmeira et al., 2015)", "previouslyFormattedCitation" : "(Palmeira et al., 2015)" }, "properties" : { "noteIndex" : 0 }, "schema" : "https://github.com/citation-style-language/schema/raw/master/csl-citation.json" }</w:instrText>
      </w:r>
      <w:r w:rsidR="005250FC">
        <w:fldChar w:fldCharType="separate"/>
      </w:r>
      <w:r w:rsidR="00B2621C" w:rsidRPr="00B2621C">
        <w:rPr>
          <w:noProof/>
        </w:rPr>
        <w:t>(Palmeira et al., 2015)</w:t>
      </w:r>
      <w:r w:rsidR="005250FC">
        <w:fldChar w:fldCharType="end"/>
      </w:r>
      <w:r w:rsidR="005462BF">
        <w:t>, e até as pequenas raposinhas e cachorros</w:t>
      </w:r>
      <w:r w:rsidR="00944228">
        <w:t>-</w:t>
      </w:r>
      <w:r w:rsidR="005462BF">
        <w:t>do</w:t>
      </w:r>
      <w:r w:rsidR="00944228">
        <w:t>-</w:t>
      </w:r>
      <w:r w:rsidR="005462BF">
        <w:t>mato</w:t>
      </w:r>
      <w:r w:rsidR="00B2621C">
        <w:t xml:space="preserve"> </w:t>
      </w:r>
      <w:r w:rsidR="005250FC">
        <w:fldChar w:fldCharType="begin" w:fldLock="1"/>
      </w:r>
      <w:r w:rsidR="001F741B">
        <w:instrText>ADDIN CSL_CITATION { "citationItems" : [ { "id" : "ITEM-1", "itemData" : { "author" : [ { "dropping-particle" : "", "family" : "Lemos", "given" : "Frederico G", "non-dropping-particle" : "", "parse-names" : false, "suffix" : "" }, { "dropping-particle" : "", "family" : "Junior", "given" : "May", "non-dropping-particle" : "", "parse-names" : false, "suffix" : "" }, { "dropping-particle" : "", "family" : "Azevedo", "given" : "Fernanda C", "non-dropping-particle" : "", "parse-names" : false, "suffix" : "" }, { "dropping-particle" : "", "family" : "Costa", "given" : "Hugo C M", "non-dropping-particle" : "", "parse-names" : false, "suffix" : "" }, { "dropping-particle" : "", "family" : "Joares", "given" : "A", "non-dropping-particle" : "", "parse-names" : false, "suffix" : "" } ], "container-title" : "Canid News", "id" : "ITEM-1", "issue" : "2", "issued" : { "date-parts" : [ [ "2011" ] ] }, "title" : "Human threats to hoary and crab-eating foxes in central Brazil", "type" : "article-journal", "volume" : "14" }, "uris" : [ "http://www.mendeley.com/documents/?uuid=542965dd-402a-4cc8-af51-e4a990e5cd63" ] } ], "mendeley" : { "formattedCitation" : "(Lemos et al., 2011)", "plainTextFormattedCitation" : "(Lemos et al., 2011)", "previouslyFormattedCitation" : "(Lemos et al., 2011)" }, "properties" : { "noteIndex" : 0 }, "schema" : "https://github.com/citation-style-language/schema/raw/master/csl-citation.json" }</w:instrText>
      </w:r>
      <w:r w:rsidR="005250FC">
        <w:fldChar w:fldCharType="separate"/>
      </w:r>
      <w:r w:rsidR="00B2621C" w:rsidRPr="00B2621C">
        <w:rPr>
          <w:noProof/>
        </w:rPr>
        <w:t>(Lemos et al., 2011)</w:t>
      </w:r>
      <w:r w:rsidR="005250FC">
        <w:fldChar w:fldCharType="end"/>
      </w:r>
      <w:r w:rsidR="005462BF">
        <w:t xml:space="preserve">, </w:t>
      </w:r>
      <w:r w:rsidR="00B2621C">
        <w:t xml:space="preserve">também </w:t>
      </w:r>
      <w:r w:rsidR="00532FC7">
        <w:t>estão envolvidas</w:t>
      </w:r>
      <w:r w:rsidR="005462BF">
        <w:t xml:space="preserve"> em</w:t>
      </w:r>
      <w:r w:rsidR="009F309E">
        <w:t xml:space="preserve"> interações </w:t>
      </w:r>
      <w:r w:rsidR="005462BF">
        <w:t>conflit</w:t>
      </w:r>
      <w:r w:rsidR="009F309E">
        <w:t>uosas</w:t>
      </w:r>
      <w:r w:rsidR="005462BF">
        <w:t xml:space="preserve"> com </w:t>
      </w:r>
      <w:r>
        <w:t>o homem</w:t>
      </w:r>
      <w:r w:rsidR="00B2621C">
        <w:t>.</w:t>
      </w:r>
      <w:r w:rsidR="005462BF">
        <w:t xml:space="preserve"> </w:t>
      </w:r>
    </w:p>
    <w:p w14:paraId="48EC9D38" w14:textId="023F58C6" w:rsidR="00740DFA" w:rsidRPr="0037105C" w:rsidRDefault="009F309E" w:rsidP="00B84E22">
      <w:pPr>
        <w:jc w:val="both"/>
        <w:rPr>
          <w:szCs w:val="24"/>
        </w:rPr>
      </w:pPr>
      <w:r>
        <w:t xml:space="preserve">Interações negativas entre pessoas e carnívoros </w:t>
      </w:r>
      <w:r w:rsidR="00740DFA">
        <w:t>geralmente resulta</w:t>
      </w:r>
      <w:r w:rsidR="00D343E9">
        <w:t>m</w:t>
      </w:r>
      <w:r w:rsidR="00740DFA">
        <w:t xml:space="preserve"> em perdas </w:t>
      </w:r>
      <w:r w:rsidR="0084016D">
        <w:t>para</w:t>
      </w:r>
      <w:r w:rsidR="00740DFA">
        <w:t xml:space="preserve"> ambos os lados</w:t>
      </w:r>
      <w:r w:rsidR="00670229">
        <w:t xml:space="preserve"> </w:t>
      </w:r>
      <w:r w:rsidR="005250FC">
        <w:fldChar w:fldCharType="begin" w:fldLock="1"/>
      </w:r>
      <w:r w:rsidR="00670229">
        <w:instrText>ADDIN CSL_CITATION { "citationItems" : [ { "id" : "ITEM-1", "itemData" : { "ISSN" : "1746-2428", "author" : [ { "dropping-particle" : "", "family" : "Thirgood", "given" : "Simon", "non-dropping-particle" : "", "parse-names" : false, "suffix" : "" }, { "dropping-particle" : "", "family" : "Woodroffe", "given" : "Rosie", "non-dropping-particle" : "", "parse-names" : false, "suffix" : "" }, { "dropping-particle" : "", "family" : "Rabinowitz", "given" : "Alan", "non-dropping-particle" : "", "parse-names" : false, "suffix" : "" } ], "container-title" : "CONSERVATION BIOLOGY SERIES-CAMBRIDGE-", "id" : "ITEM-1", "issued" : { "date-parts" : [ [ "2005" ] ] }, "page" : "13", "publisher" : "Press Syndicate of the University of Cambridge", "title" : "The impact of human-wildlife conflict on human lives and livelihoods", "type" : "article-journal", "volume" : "9" }, "uris" : [ "http://www.mendeley.com/documents/?uuid=d5eee00b-c6aa-4dce-854c-6ed4215890a2" ] } ], "mendeley" : { "formattedCitation" : "(Thirgood et al., 2005)", "plainTextFormattedCitation" : "(Thirgood et al., 2005)", "previouslyFormattedCitation" : "(Thirgood et al., 2005)" }, "properties" : { "noteIndex" : 0 }, "schema" : "https://github.com/citation-style-language/schema/raw/master/csl-citation.json" }</w:instrText>
      </w:r>
      <w:r w:rsidR="005250FC">
        <w:fldChar w:fldCharType="separate"/>
      </w:r>
      <w:r w:rsidR="00670229" w:rsidRPr="00670229">
        <w:rPr>
          <w:noProof/>
        </w:rPr>
        <w:t>(Thirgood et al., 2005)</w:t>
      </w:r>
      <w:r w:rsidR="005250FC">
        <w:fldChar w:fldCharType="end"/>
      </w:r>
      <w:r w:rsidR="00740DFA">
        <w:t>. Os prejuízos financeiros decorrente</w:t>
      </w:r>
      <w:r w:rsidR="00D343E9">
        <w:t>s</w:t>
      </w:r>
      <w:r w:rsidR="00740DFA">
        <w:t xml:space="preserve"> </w:t>
      </w:r>
      <w:r>
        <w:t xml:space="preserve">da predações de rebanhos domésticos por carnívoros silvestres, </w:t>
      </w:r>
      <w:r w:rsidR="006134DF">
        <w:t>geralmente</w:t>
      </w:r>
      <w:r>
        <w:t>,</w:t>
      </w:r>
      <w:r w:rsidR="00740DFA">
        <w:t xml:space="preserve"> ficam a encargos do</w:t>
      </w:r>
      <w:r w:rsidR="00D33269">
        <w:t>s</w:t>
      </w:r>
      <w:r w:rsidR="00740DFA">
        <w:t xml:space="preserve"> produtor</w:t>
      </w:r>
      <w:r w:rsidR="00E64FF7">
        <w:t>es</w:t>
      </w:r>
      <w:r w:rsidR="006C04E4">
        <w:t xml:space="preserve"> rurais</w:t>
      </w:r>
      <w:r>
        <w:t xml:space="preserve">. </w:t>
      </w:r>
      <w:r w:rsidR="006134DF">
        <w:t>Estes</w:t>
      </w:r>
      <w:r>
        <w:t>,</w:t>
      </w:r>
      <w:r w:rsidR="00740DFA">
        <w:t xml:space="preserve"> muitas vezes sem nenhum auxilio</w:t>
      </w:r>
      <w:r w:rsidR="006C04E4">
        <w:t xml:space="preserve"> externo</w:t>
      </w:r>
      <w:r w:rsidR="00E64FF7">
        <w:t>,</w:t>
      </w:r>
      <w:r w:rsidR="00740DFA">
        <w:t xml:space="preserve"> </w:t>
      </w:r>
      <w:r w:rsidR="006C04E4">
        <w:t>se engajam em</w:t>
      </w:r>
      <w:r w:rsidR="00740DFA">
        <w:t xml:space="preserve"> resolver o problema</w:t>
      </w:r>
      <w:r w:rsidR="000953CA">
        <w:t xml:space="preserve"> usando seus próprios meios</w:t>
      </w:r>
      <w:r w:rsidR="006C65B3">
        <w:t xml:space="preserve">. Frequentemente, </w:t>
      </w:r>
      <w:r w:rsidR="0084016D">
        <w:t>a solução encontrada</w:t>
      </w:r>
      <w:r w:rsidR="006C65B3">
        <w:t xml:space="preserve"> </w:t>
      </w:r>
      <w:r w:rsidR="0084016D">
        <w:t>envolve</w:t>
      </w:r>
      <w:r w:rsidR="006C65B3">
        <w:t xml:space="preserve"> </w:t>
      </w:r>
      <w:r w:rsidR="00740DFA">
        <w:t>persegu</w:t>
      </w:r>
      <w:r w:rsidR="0084016D">
        <w:t>ição</w:t>
      </w:r>
      <w:r w:rsidR="006C65B3">
        <w:t xml:space="preserve"> e morte</w:t>
      </w:r>
      <w:r w:rsidR="00740DFA">
        <w:t xml:space="preserve"> a</w:t>
      </w:r>
      <w:r w:rsidR="00D343E9">
        <w:t>o</w:t>
      </w:r>
      <w:r w:rsidR="00740DFA">
        <w:t xml:space="preserve"> animal </w:t>
      </w:r>
      <w:r w:rsidR="006C65B3">
        <w:t xml:space="preserve">silvestre </w:t>
      </w:r>
      <w:r w:rsidR="00740DFA">
        <w:t xml:space="preserve">responsável </w:t>
      </w:r>
      <w:r w:rsidR="006134DF">
        <w:t>pelo dano</w:t>
      </w:r>
      <w:r w:rsidR="00740DFA">
        <w:t>.</w:t>
      </w:r>
      <w:r w:rsidR="006C65B3">
        <w:t xml:space="preserve"> Entretanto, identificar a espécie</w:t>
      </w:r>
      <w:r w:rsidR="00D33269">
        <w:t xml:space="preserve"> de carnívoro</w:t>
      </w:r>
      <w:r w:rsidR="006C65B3">
        <w:t xml:space="preserve">, e principalmente </w:t>
      </w:r>
      <w:r w:rsidR="000F611B">
        <w:t>o animal específico</w:t>
      </w:r>
      <w:r w:rsidR="006C65B3">
        <w:t xml:space="preserve">, envolvido no conflito nem sempre é uma tarefa </w:t>
      </w:r>
      <w:r w:rsidR="00D343E9">
        <w:t>fácil</w:t>
      </w:r>
      <w:r w:rsidR="00670229">
        <w:t xml:space="preserve"> </w:t>
      </w:r>
      <w:r w:rsidR="005250FC">
        <w:fldChar w:fldCharType="begin" w:fldLock="1"/>
      </w:r>
      <w:r w:rsidR="003617DD">
        <w:instrText>ADDIN CSL_CITATION { "citationItems" : [ { "id" : "ITEM-1", "itemData" : { "DOI" : "10.1016/j.fsigen.2012.11.001", "ISBN" : "1872-4973", "ISSN" : "18724973", "PMID" : "23200859", "abstract" : "Molecular identifications of salivary DNA are increasingly applied in wildlife forensic investigations, and are successfully used to identify unknown livestock predators, or elucidate cases of large carnivore attacks to humans. In Europe most of livestock predations are attributed to wolves (Canis lupus), thought free-ranging dogs are sometime the responsible, and false predations are declared by breeders to obtain compensations. In this study we analyzed 33 salivary DNA samples collected from the carcasses of 13 sheep and a horse presumably predated by wolves in seven farms in central Italy. Reliable individual genotypes were determined in 18 samples (corresponding to samples from nine sheep and the horse) using 12 unlinked autosomal microsatellites, mtDNA control-region sequences, a male-specific ZFX/ZFY restriction-site and four Y-linked microsatellites. Results indicate that eight animals were killed by five wolves (a male and four different females), the ninth by a female dog while the horse was post-mortem consumed by a male dog. The genotype of one female wolf matched with the genetic profile of a female wolf that was non-invasively sampled 4 years before in the same area near livestock predation remains. Genetic identifications always supported the results of veterinary reports. These findings show that salivary DNA genotyping, together with detailed veterinary field and necropsy reports, provides evidence which helps to correctly identify species, gender and individual genetic profiles of livestock predators, thus contributing to clarify attack dynamics and to evaluate the impact of wolf predations on husbandry. ?? 2012 Elsevier Ireland Ltd.", "author" : [ { "dropping-particle" : "", "family" : "Caniglia", "given" : "Romolo", "non-dropping-particle" : "", "parse-names" : false, "suffix" : "" }, { "dropping-particle" : "", "family" : "Fabbri", "given" : "Elena", "non-dropping-particle" : "", "parse-names" : false, "suffix" : "" }, { "dropping-particle" : "", "family" : "Mastrogiuseppe", "given" : "Luigi", "non-dropping-particle" : "", "parse-names" : false, "suffix" : "" }, { "dropping-particle" : "", "family" : "Randi", "given" : "Ettore", "non-dropping-particle" : "", "parse-names" : false, "suffix" : "" } ], "container-title" : "Forensic Science International: Genetics", "id" : "ITEM-1", "issue" : "3", "issued" : { "date-parts" : [ [ "2013" ] ] }, "page" : "397-404", "title" : "Who is who? Identification of livestock predators using forensic genetic approaches", "type" : "article-journal", "volume" : "7" }, "uris" : [ "http://www.mendeley.com/documents/?uuid=bc833e7e-881e-41f1-a555-e67d4b7ef6bf" ] } ], "mendeley" : { "formattedCitation" : "(Caniglia et al., 2013)", "plainTextFormattedCitation" : "(Caniglia et al., 2013)", "previouslyFormattedCitation" : "(Caniglia et al., 2013)" }, "properties" : { "noteIndex" : 0 }, "schema" : "https://github.com/citation-style-language/schema/raw/master/csl-citation.json" }</w:instrText>
      </w:r>
      <w:r w:rsidR="005250FC">
        <w:fldChar w:fldCharType="separate"/>
      </w:r>
      <w:r w:rsidR="00670229" w:rsidRPr="00670229">
        <w:rPr>
          <w:noProof/>
        </w:rPr>
        <w:t>(Caniglia et al., 2013)</w:t>
      </w:r>
      <w:r w:rsidR="005250FC">
        <w:fldChar w:fldCharType="end"/>
      </w:r>
      <w:r w:rsidR="006C65B3">
        <w:t>. Por isto</w:t>
      </w:r>
      <w:r w:rsidR="0084016D">
        <w:t xml:space="preserve">, </w:t>
      </w:r>
      <w:r w:rsidR="006C65B3">
        <w:t>práticas</w:t>
      </w:r>
      <w:r w:rsidR="0084016D">
        <w:t xml:space="preserve"> </w:t>
      </w:r>
      <w:r w:rsidR="006C65B3">
        <w:t>como armadilha</w:t>
      </w:r>
      <w:r w:rsidR="0084016D">
        <w:t>mento indiscriminado, caça de retaliação</w:t>
      </w:r>
      <w:r w:rsidR="006C65B3">
        <w:t xml:space="preserve"> e</w:t>
      </w:r>
      <w:r w:rsidR="0084016D">
        <w:t xml:space="preserve"> até</w:t>
      </w:r>
      <w:r w:rsidR="006C65B3">
        <w:t xml:space="preserve"> envenenamento </w:t>
      </w:r>
      <w:r w:rsidR="00D343E9">
        <w:t xml:space="preserve">de diversos animais </w:t>
      </w:r>
      <w:r w:rsidR="006C65B3">
        <w:t xml:space="preserve">são </w:t>
      </w:r>
      <w:r w:rsidR="00E56471">
        <w:t>empregadas</w:t>
      </w:r>
      <w:r w:rsidR="000D7BD0">
        <w:t xml:space="preserve"> </w:t>
      </w:r>
      <w:r w:rsidR="005250FC">
        <w:fldChar w:fldCharType="begin" w:fldLock="1"/>
      </w:r>
      <w:r w:rsidR="00CE049A">
        <w:instrText>ADDIN CSL_CITATION { "citationItems" : [ { "id" : "ITEM-1", "itemData" : { "ISSN" : "1469-1795", "author" : [ { "dropping-particle" : "", "family" : "Kissui", "given" : "B M", "non-dropping-particle" : "", "parse-names" : false, "suffix" : "" } ], "container-title" : "Animal Conservation", "id" : "ITEM-1", "issue" : "5", "issued" : { "date-parts" : [ [ "2008" ] ] }, "page" : "422-432", "publisher" : "Wiley Online Library", "title" : "Livestock predation by lions, leopards, spotted hyenas, and their vulnerability to retaliatory killing in the Maasai steppe, Tanzania", "type" : "article-journal", "volume" : "11" }, "uris" : [ "http://www.mendeley.com/documents/?uuid=87d29063-bbd2-476e-a786-bdadfbfd4e41" ] }, { "id" : "ITEM-2", "itemData" : { "DOI" : "10.1111/j.1365-2664.2012.02119.x", "ISBN" : "1365-2664", "ISSN" : "00218901", "abstract" : "1. Illegal human behaviour such as those affecting natural resource use or resulting from humanwildlife conflicts threaten the sustainable management of ecosystems and the conservation of biodiversity worldwide. However, the frequently scarce and incomplete data owing to the sensitive nature of illegal activities pose a challenge to developing tools to properly understand and prevent those activities. 2. We used species distribution models to identify factors related to a prominent illegal activity, wildlife poisoning, and to produce detailed, spatially explicit maps of the risk of occurrence in NW Spain. We alleviated the constraints of imperfect information and occurrence of absences by using presence-only methods, that is, maximum entropy modelling (MaxEnt). To our knowledge, this is the first time that this method has been used in the context of illegal activities affecting wildlife. 3. A total of 112 poisoning events involving 228 individuals of 25 different species were reported in the study area from 2000 to 2010. Most of the reported deaths (90.8%) were birds of prey (52.6%) and mammalian carnivores (38.2%), of which 95.2% were scavengers. Illegal poisoning affected eleven species classified as endangered at national and/or global level. 4. Our models highlighted the perceived risk of livestock predation by wolves Canis lupus, although not by bears Ursus arctos, as a major motivation for poisoning. The existence of protected areas was positively correlated to this illegal practice, while socioeconomic factors had less influence on predicting its occurrence. Over 56% of the study area was predicted to be under risk of illegal poisoning. 5. Synthesis and applications. We demonstrate a new use for presence-only models, illustrated using MaxEnt, to assist conservation managers dealing with illegal activities. This approach allows the main causes of an illegal practice to be identified and generates spatially explicit risk maps. Managers can take advantage of this modelling approach to allocate the scarce resources available in conservation to key sectors and locations. In our study system, actions against illegal poisoning should aim to resolve the</w:instrText>
      </w:r>
      <w:r w:rsidR="00CE049A" w:rsidRPr="00532FC7">
        <w:instrText xml:space="preserve"> potential conflict existing betwee</w:instrText>
      </w:r>
      <w:r w:rsidR="00CE049A" w:rsidRPr="00F76164">
        <w:instrText>n cattle-farming and wolves, especially in protected areas.", "author" : [ { "dropping-particle" : "", "family" : "Mateo-Tom\u00e1s", "given" : "Patricia", "non-dropping-particle" : "", "parse-names" : false, "suffix" : "" }, { "dropping-particle" : "", "family" : "Olea", "given" : "Pedro P.", "non-dropping-particle" : "", "parse-names" : false, "suffix" : "" }, { "dropping-particle" : "", "family" : "S\u00e1nchez-Barbudo", "given" : "In\u00e9s S.", "non-dropping-particle" : "", "parse-names" : false, "suffix" : "" }, { "dropping-particle" : "", "family" : "Mateo", "given" : "Rafael", "non-dropping-particle" : "", "parse-names" : false, "suffix" : "" } ], "container-title" : "Journal of Applied Ecology", "id" : "ITEM-2", "issue" : "2", "issued" : { "date-parts" : [ [ "2012" ] ] }, "page" : "376-385", "title" : "Alleviating human-wildlife conflicts: Identifying the causes and mapping the risk of illegal poisoning of wild fauna", "type" : "article-journal", "volume" : "49" }, "uris" : [ "http://www.mendeley.com/documents/?uuid=f0b7c930-9087-44b2-adf5-55e8aed77c69" ] } ], "mendeley" : { "formattedCitation" : "(Kissui, 2008; Mateo-Tom\u00e1s et al., 2012)", "plainTextFormattedCitation" : "(Kissui, 2008; Mateo-Tom\u00e1s et al., 2012)", "previouslyFormattedCitation" : "(Kissui, 2008; Mateo-Tom\u00e1s et al., 2012)" }, "properties" : { "noteIndex" : 0 }, "schema" : "https://github.com/citation-style-language/schema/raw/master/csl-citation.json" }</w:instrText>
      </w:r>
      <w:r w:rsidR="005250FC">
        <w:fldChar w:fldCharType="separate"/>
      </w:r>
      <w:r w:rsidR="000D7BD0" w:rsidRPr="00F76164">
        <w:rPr>
          <w:noProof/>
        </w:rPr>
        <w:t>(Kissui, 2008; Mateo-Tomás et al., 2012)</w:t>
      </w:r>
      <w:r w:rsidR="005250FC">
        <w:fldChar w:fldCharType="end"/>
      </w:r>
      <w:r w:rsidR="00E56471" w:rsidRPr="00F76164">
        <w:t xml:space="preserve">. </w:t>
      </w:r>
      <w:r w:rsidR="00393FF3" w:rsidRPr="00393FF3">
        <w:t>O comportamento de abate de carnívoros silvestres é geralmente resultado de processos complexos que envolvem</w:t>
      </w:r>
      <w:r w:rsidR="006134DF">
        <w:t>,</w:t>
      </w:r>
      <w:r w:rsidR="00393FF3" w:rsidRPr="00393FF3">
        <w:t xml:space="preserve"> </w:t>
      </w:r>
      <w:r w:rsidR="006134DF">
        <w:t xml:space="preserve">além de motivações econômicas, </w:t>
      </w:r>
      <w:r w:rsidR="00393FF3" w:rsidRPr="00393FF3">
        <w:t>aspectos psicol</w:t>
      </w:r>
      <w:r w:rsidR="00393FF3">
        <w:t>ógicos, sociais</w:t>
      </w:r>
      <w:r w:rsidR="00393FF3" w:rsidRPr="00393FF3">
        <w:t xml:space="preserve"> e </w:t>
      </w:r>
      <w:r w:rsidR="00393FF3">
        <w:t xml:space="preserve">políticos </w:t>
      </w:r>
      <w:r w:rsidR="00DA1D87">
        <w:rPr>
          <w:szCs w:val="24"/>
        </w:rPr>
        <w:fldChar w:fldCharType="begin" w:fldLock="1"/>
      </w:r>
      <w:r w:rsidR="00DA1D87" w:rsidRPr="00393FF3">
        <w:rPr>
          <w:szCs w:val="24"/>
        </w:rPr>
        <w:instrText>ADDIN CSL_CITATION { "citationItems" : [ { "id" : "ITEM-1", "itemData" : { "DOI" : "10.1016/j.biocon.2012.01.002", "author" : [ { "dropping-particle" : "", "family" : "Marchini", "given" : "Silvio", "non-dropping-particle" : "", "parse-names" : false, "suffix" : "" }, { "dropping-particle" : "", "family" : "Macdonald", "given" : "David W", "non-dropping-particle" : "", "parse-names" : false, "suffix" : "" } ], "container-title" : "Biological Conservation", "id" : "ITEM-1", "issued" : { "date-parts" : [ [ "2012" ] ] }, "page" : "213-221", "title" : "Predicting ranchers\u2019 intention to kill jaguars: case studies in Amazonia and Pantanal", "type" : "article-journal", "volume" : "147" }, "uris" : [ "http://www.mendeley.com/documents/?uuid=fe8babc8-a360-4815-bd19-84e7e468ba30" ] }, { "id" : "ITEM-2", "itemData" : { "DOI" : "10.1111/conl.12072", "ISBN" : "1755-263X", "ISSN" : "1755263X", "abstract" : "We review recent empirical efforts to understand human tolerance for large, terrestrial carnivores, and highlight how psychological theory on hazard acceptance can help conservation scientists explain, and ultimately increase, human tolerance for these species. For hazards in general, and for carnivores in particular, the majority of variation in acceptability judgments can be explained by the perceptions of risks and benefits assoc</w:instrText>
      </w:r>
      <w:r w:rsidR="00DA1D87" w:rsidRPr="00DA1D87">
        <w:rPr>
          <w:szCs w:val="24"/>
          <w:lang w:val="en-US"/>
        </w:rPr>
        <w:instrText>iated with the hazard. Factors such as affective (emotional) reaction to a species, personal control over the risks, and trust in managing agencies are important, but secondary factors. Experimental research highlights the importance of communicating the benefits of a species to increase tolerance. In combination, these findings point to a need to rethink communications abou</w:instrText>
      </w:r>
      <w:r w:rsidR="00DA1D87" w:rsidRPr="00DA1D87">
        <w:rPr>
          <w:szCs w:val="24"/>
        </w:rPr>
        <w:instrText>t carnivores that focus solely on lowering perceived risk by increasing individual control over the hazard. Such efforts may inadvertently decrease tolerance by overlooking the distinct and important role that the positive outcomes (i.e., benefits) associated with carnivores can play when evaluating the acceptability of a particular population or management action.", "author" : [ { "dropping-particle" : "", "family" : "Bruskotter", "given" : "Jeremy T.", "non-dropping-particle" : "", "parse-names" : false, "suffix" : "" }, { "dropping-particle" : "", "family" : "Wilson", "given" : "Robyn S.", "non-dropping-particle" : "", "parse-names" : false, "suffix" : "" } ], "container-title" : "Conservation Letters", "id" : "ITEM-2", "issue" : "3", "issued" : { "date-parts" : [ [ "2014" ] ] }, "page" : "158-165", "title" : "Determining where the wild things will be: Using psychological theory to find tolerance for large carnivores", "type" : "article-journal", "volume" : "7" }, "uris" : [ "http://www.mendeley.com/documents/?uuid=6e4f82b2-398e-485b-b1d5-fcab8172d090" ] } ], "mendeley" : { "formattedCitation" : "(Bruskotter and Wilson, 2014; Marchini and Macdonald, 2012)", "plainTextFormattedCitation" : "(Bruskotter and Wilson, 2014; Marchini and Macdonald, 2012)", "previouslyFormattedCitation" : "(Bruskotter and Wilson, 2014; Marchini and Macdonald, 2012)" }, "properties" : { "noteIndex" : 0 }, "schema" : "https://github.com/citation-style-language/schema/raw/master/csl-citation.json" }</w:instrText>
      </w:r>
      <w:r w:rsidR="00DA1D87">
        <w:rPr>
          <w:szCs w:val="24"/>
        </w:rPr>
        <w:fldChar w:fldCharType="separate"/>
      </w:r>
      <w:r w:rsidR="00DA1D87" w:rsidRPr="00DA1D87">
        <w:rPr>
          <w:noProof/>
          <w:szCs w:val="24"/>
        </w:rPr>
        <w:t>(Bruskotter and Wilson, 2014; Marchini and Macdonald, 2012)</w:t>
      </w:r>
      <w:r w:rsidR="00DA1D87">
        <w:rPr>
          <w:szCs w:val="24"/>
        </w:rPr>
        <w:fldChar w:fldCharType="end"/>
      </w:r>
      <w:r w:rsidR="00DA1D87" w:rsidRPr="00DA1D87">
        <w:rPr>
          <w:szCs w:val="24"/>
        </w:rPr>
        <w:t>.</w:t>
      </w:r>
      <w:r w:rsidR="00532FC7">
        <w:rPr>
          <w:szCs w:val="24"/>
        </w:rPr>
        <w:t xml:space="preserve"> </w:t>
      </w:r>
      <w:r w:rsidR="006134DF">
        <w:rPr>
          <w:szCs w:val="24"/>
        </w:rPr>
        <w:t>Entretanto, e</w:t>
      </w:r>
      <w:r w:rsidR="00532FC7">
        <w:rPr>
          <w:szCs w:val="24"/>
        </w:rPr>
        <w:t>sta prática é considerada criminosa de acordo com</w:t>
      </w:r>
      <w:r w:rsidR="0037105C">
        <w:rPr>
          <w:szCs w:val="24"/>
        </w:rPr>
        <w:t xml:space="preserve"> o </w:t>
      </w:r>
      <w:r w:rsidR="0037105C" w:rsidRPr="0037105C">
        <w:rPr>
          <w:szCs w:val="24"/>
        </w:rPr>
        <w:t>Capítulo V da</w:t>
      </w:r>
      <w:r w:rsidR="00532FC7">
        <w:rPr>
          <w:szCs w:val="24"/>
        </w:rPr>
        <w:t xml:space="preserve"> </w:t>
      </w:r>
      <w:r w:rsidR="0037105C" w:rsidRPr="0037105C">
        <w:rPr>
          <w:szCs w:val="24"/>
        </w:rPr>
        <w:t>Lei dos Crimes Ambientais (</w:t>
      </w:r>
      <w:r w:rsidR="006B0E03" w:rsidRPr="006B0E03">
        <w:rPr>
          <w:szCs w:val="24"/>
        </w:rPr>
        <w:t>Lei 9605/98 | Lei nº 9.605, de 12 de fevereiro de 1998</w:t>
      </w:r>
      <w:r w:rsidR="0037105C" w:rsidRPr="0037105C">
        <w:rPr>
          <w:szCs w:val="24"/>
        </w:rPr>
        <w:t>)</w:t>
      </w:r>
      <w:r w:rsidR="0037105C">
        <w:rPr>
          <w:szCs w:val="24"/>
        </w:rPr>
        <w:t>.</w:t>
      </w:r>
    </w:p>
    <w:p w14:paraId="385853FF" w14:textId="77777777" w:rsidR="00670FC6" w:rsidRDefault="00A02065" w:rsidP="00B84E22">
      <w:pPr>
        <w:jc w:val="both"/>
      </w:pPr>
      <w:r>
        <w:t>O aumento da</w:t>
      </w:r>
      <w:r w:rsidR="001F741B">
        <w:t xml:space="preserve"> </w:t>
      </w:r>
      <w:r w:rsidR="00512B08">
        <w:t xml:space="preserve">frequência e </w:t>
      </w:r>
      <w:r>
        <w:t xml:space="preserve">da </w:t>
      </w:r>
      <w:r w:rsidR="00512B08">
        <w:t>dimens</w:t>
      </w:r>
      <w:r>
        <w:t>ão</w:t>
      </w:r>
      <w:r w:rsidR="00512B08">
        <w:t xml:space="preserve"> da</w:t>
      </w:r>
      <w:r w:rsidR="001F741B">
        <w:t>s</w:t>
      </w:r>
      <w:r w:rsidR="00512B08">
        <w:t xml:space="preserve"> perdas, tanto econômicas como para a biodiversidade, resultante dos conflitos entre pessoas e vida silvestre </w:t>
      </w:r>
      <w:r w:rsidR="00D33269">
        <w:t xml:space="preserve">têm </w:t>
      </w:r>
      <w:r w:rsidR="00512B08">
        <w:t>motivado inúmeros estudo</w:t>
      </w:r>
      <w:r w:rsidR="001F741B">
        <w:t>s</w:t>
      </w:r>
      <w:r w:rsidR="00512B08">
        <w:t xml:space="preserve"> e </w:t>
      </w:r>
      <w:r w:rsidR="00D33269">
        <w:t xml:space="preserve">atraído </w:t>
      </w:r>
      <w:r w:rsidR="00670FC6">
        <w:t>atenção</w:t>
      </w:r>
      <w:r w:rsidR="00512B08">
        <w:t xml:space="preserve"> da comunidade </w:t>
      </w:r>
      <w:r w:rsidR="001F741B">
        <w:t>cientifica</w:t>
      </w:r>
      <w:r w:rsidR="00D33269">
        <w:t xml:space="preserve"> e órgãos públicos</w:t>
      </w:r>
      <w:r w:rsidR="006C04E4">
        <w:t xml:space="preserve"> </w:t>
      </w:r>
      <w:r w:rsidR="006C04E4">
        <w:fldChar w:fldCharType="begin" w:fldLock="1"/>
      </w:r>
      <w:r w:rsidR="008C5CF2">
        <w:instrText>ADDIN CSL_CITATION { "citationItems" : [ { "id" : "ITEM-1", "itemData" : { "author" : [ { "dropping-particle" : "", "family" : "Paula", "given" : "R C", "non-dropping-particle" : "", "parse-names" : false, "suffix" : "" }, { "dropping-particle" : "", "family" : "Desbiez", "given" : "A", "non-dropping-particle" : "", "parse-names" : false, "suffix" : "" }, { "dropping-particle" : "", "family" : "Cavalcanti", "given" : "S M C", "non-dropping-particle" : "", "parse-names" : false, "suffix" : "" } ], "container-title" : "ICMBio: Bras\u0131lia", "id" : "ITEM-1", "issued" : { "date-parts" : [ [ "2013" ] ] }, "title" : "Plano de a\u00e7ao nacional para a conserva\u00e7ao da on\u00e7a pintada", "type" : "article-journal" }, "uris" : [ "http://www.mendeley.com/documents/?uuid=29501962-1d03-4fa3-871e-3cd352333594" ] }, { "id" : "ITEM-2", "itemData" : { "DOI" : "10.2193/2006-520", "ISBN" : "0022-541X", "ISSN" : "0022-541X", "PMID" : "11395534", "abstract" : "Depredation of livestock by large carnivores is an important but poorly understood source of human-carnivore conflict. We examined patterns of livestock depredation by jaguars (Panthera onca) and pumas (Puma concolor) on a ranch-wildlife reserve in western Brazil to assess factors contributing to prey mortality. We predicted jaguars would kill a greater proportion of calves than yearling and adult cattle and that proximity to suitable habitat would increase mortality risk. We further speculated that exposure to predation risk would promote livestock grouping and increased movement distance. We recorded 169 cattle mortality incidents during 2003 2004, of which 19% were due to predation by jaguars and pumas. This level of mortality represented 0.2-0.3% of the total livestock holdings on the ranch. Jaguars caused most (69%) cattle predation events, and survival in allotments was lower for calves than for other age classes. Forest proximity was the only variable we found to explain patterns of livestock mortality, with predation risk increasing as distance to forest cover declined. Due to low predation risk, cattle movement patterns and grouping behavior did not vary relative to level of spatial overlap with radiocollared jaguars. The overall effect of predation on cattle was low and livestock likely constituted an alternative prey for large cats in our study area. However, selection of calves over other age cohorts and higher predation risk among cattle in proximity to forest cover is suggestive of selection of substandard individuals. Cattle ranchers in the Pantanal region may reduce cattle mortality rates by concentrating on losses due to nonpredation causes that could be more easily controlled.", "author" : [ { "dropping-particle" : "De", "family" : "Azevedo", "given" : "Fernando Cesar Cascelli", "non-dropping-particle" : "", "parse-names" : false, "suffix" : "" }, { "dropping-particle" : "", "family" : "Murray", "given" : "Dennis L.", "non-dropping-particle" : "", "parse-names" : false, "suffix" : "" } ], "container-title" : "Journal of Wildlife Management", "id" : "ITEM-2", "issue" : "7", "issued" : { "date-parts" : [ [ "2007" ] ] }, "page" : "2379", "title" : "Evaluation of Potential Factors Predisposing Livestock to Predation by Jaguars", "type" : "article-journal", "volume" : "71" }, "uris" : [ "http://www.mendeley.com/documents/?uuid=69d251da-32a7-496f-aa2d-dd820b6ba523" ] }, { "id" : "ITEM-3", "itemData" : { "DOI" : "10.1111/j.1469-1795.2006.00025.x", "ISBN" : "1367-9430", "ISSN" : "13679430", "PMID" : "2168", "abstract" : "Most large carnivore species are in global decline. Conflicts with people, particu- larly over depredation on small and large livestock, is one of the major causes of this decline. Along tropical deforestation frontiers, large felids often shift from natural to livestock prey because of their increased proximity to human agricul- ture, thus increasing the likelihood of conflicts with humans. On the basis of data from 236 cattle ranches, we describe levels of depredation by jaguars Panthera onca and pumas Puma concolor on bovine herd stocks and examine the effects of both landscape structure and cattle management on the spatial patterns and levels of predation in a highly fragmented forest landscape of southern Brazilian Amazo- nia. Generalized linear models showed that landscape variables, including propor- tion of forest area remaining and distance to the nearest riparian forest corridor, were key positive and negative determinants of predation events, respectively. We detected clear peaks of depredation during the peak calving period at the end of the dry season. Bovine herd size and proportion of forest area had positive effects on predation rates in 60 cattle ranches investigated in more detail. On the other hand, distance from the nearest riparian forest corridor was negatively correlated with the number of cattle predated. The mean proportion of cattle lost to large felids in 24 months for the region varied according to the herd class size (o500: 0.82%; 500\u20131500: 1.24%;41500: 0.26%) but was never greater than 1.24%. The highest annual monetary costs were detected in large cattle ranches (41500 head of cattle), reaching US$ 885.40. Patterns of depredation can be explained by a combination of landscape and livestock management variables such as proportion of forest area, distance to the nearest riparian corridor, annual calving peak and bovine herd size.", "author" : [ { "dropping-particle" : "", "family" : "Michalski", "given" : "Fernanda", "non-dropping-particle" : "", "parse-names" : false, "suffix" : "" }, { "dropping-particle" : "", "family" : "Boulhosa", "given" : "R. L P", "non-dropping-particle" : "", "parse-names" : false, "suffix" : "" }, { "dropping-particle" : "", "family" : "Faria", "given" : "A.", "non-dropping-particle" : "", "parse-names" : false, "suffix" : "" }, { "dropping-particle" : "", "family" : "Peres", "given" : "C. A.", "non-dropping-particle" : "", "parse-names" : false, "suffix" : "" } ], "container-title" : "Animal Conservation", "id" : "ITEM-3", "issue" : "2", "issued" : { "date-parts" : [ [ "2006" ] ] }, "page" : "179-188", "title" : "Human-wildlife conflicts in a fragmented Amazonian forest landscape: Determinants of large felid depredation on livestock", "type" : "article-journal", "volume" : "9" }, "uris" : [ "http://www.mendeley.com/documents/?uuid=bc883c69-1eba-4549-b97b-feef87ee6112" ] } ], "mendeley" : { "formattedCitation" : "(Azevedo and Murray, 2007; Michalski et al., 2006; Paula et al., 2013)", "plainTextFormattedCitation" : "(Azevedo and Murray, 2007; Michalski et al., 2006; Paula et al., 2013)", "previouslyFormattedCitation" : "(Azevedo and Murray, 2007; Michalski et al., 2006; Paula et al., 2013)" }, "properties" : { "noteIndex" : 0 }, "schema" : "https://github.com/citation-style-language/schema/raw/master/csl-citation.json" }</w:instrText>
      </w:r>
      <w:r w:rsidR="006C04E4">
        <w:fldChar w:fldCharType="separate"/>
      </w:r>
      <w:r w:rsidR="008C5CF2" w:rsidRPr="008C5CF2">
        <w:rPr>
          <w:noProof/>
        </w:rPr>
        <w:t>(Azevedo and Murray, 2007; Michalski et al., 2006; Paula et al., 2013)</w:t>
      </w:r>
      <w:r w:rsidR="006C04E4">
        <w:fldChar w:fldCharType="end"/>
      </w:r>
      <w:r w:rsidR="00512B08">
        <w:t xml:space="preserve">. De modo geral, há um consenso de que não há uma solução de mitigação de conflito única </w:t>
      </w:r>
      <w:r w:rsidR="00393FF3">
        <w:t xml:space="preserve">e </w:t>
      </w:r>
      <w:r w:rsidR="001F741B">
        <w:t>efetiva para</w:t>
      </w:r>
      <w:r w:rsidR="00E56471">
        <w:t xml:space="preserve"> </w:t>
      </w:r>
      <w:r w:rsidR="00231E7A">
        <w:t>todos</w:t>
      </w:r>
      <w:r w:rsidR="00512B08">
        <w:t xml:space="preserve"> os casos. Estratégias usadas </w:t>
      </w:r>
      <w:r w:rsidR="00512B08">
        <w:lastRenderedPageBreak/>
        <w:t>com sucesso em um contexto fracassaram em outros</w:t>
      </w:r>
      <w:r w:rsidR="001F741B">
        <w:t xml:space="preserve"> </w:t>
      </w:r>
      <w:r w:rsidR="005250FC">
        <w:fldChar w:fldCharType="begin" w:fldLock="1"/>
      </w:r>
      <w:r w:rsidR="00D03CD5">
        <w:instrText>ADDIN CSL_CITATION { "citationItems" : [ { "id" : "ITEM-1", "itemData" : { "DOI" : "10.1017/CBO9781107415324.004", "ISBN" : "9788578110796", "ISSN" : "1098-6596", "PMID" : "25246403", "author" : [ { "dropping-particle" : "", "family" : "Woodroffe", "given" : "Rosie", "non-dropping-particle" : "", "parse-names" : false, "suffix" : "" }, { "dropping-particle" : "", "family" : "Thirgood", "given" : "Simon", "non-dropping-particle" : "", "parse-names" : false, "suffix" : "" }, { "dropping-particle" : "", "family" : "Rabinowitz", "given" : "Alan", "non-dropping-particle" : "", "parse-names" : false, "suffix" : "" } ], "id" : "ITEM-1", "issued" : { "date-parts" : [ [ "2005" ] ] }, "title" : "People and Wildlife: conflict or coexistence", "type" : "book" }, "uris" : [ "http://www.mendeley.com/documents/?uuid=80e58440-525a-4857-a89f-c3d1d8383502" ] } ], "mendeley" : { "formattedCitation" : "(Woodroffe et al., 2005)", "plainTextFormattedCitation" : "(Woodroffe et al., 2005)", "previouslyFormattedCitation" : "(Woodroffe et al., 2005)" }, "properties" : { "noteIndex" : 0 }, "schema" : "https://github.com/citation-style-language/schema/raw/master/csl-citation.json" }</w:instrText>
      </w:r>
      <w:r w:rsidR="005250FC">
        <w:fldChar w:fldCharType="separate"/>
      </w:r>
      <w:r w:rsidR="001F741B" w:rsidRPr="001F741B">
        <w:rPr>
          <w:noProof/>
        </w:rPr>
        <w:t>(Woodroffe et al., 2005)</w:t>
      </w:r>
      <w:r w:rsidR="005250FC">
        <w:fldChar w:fldCharType="end"/>
      </w:r>
      <w:r w:rsidR="001F741B">
        <w:t xml:space="preserve">. </w:t>
      </w:r>
      <w:r w:rsidR="00231E7A">
        <w:t>Portanto, e</w:t>
      </w:r>
      <w:r w:rsidR="00670FC6">
        <w:t>stratégias de mitigação de conflito deve</w:t>
      </w:r>
      <w:r w:rsidR="00231E7A">
        <w:t>m</w:t>
      </w:r>
      <w:r w:rsidR="00670FC6">
        <w:t xml:space="preserve"> considerar </w:t>
      </w:r>
      <w:r w:rsidR="003617DD">
        <w:t>a realidade</w:t>
      </w:r>
      <w:r w:rsidR="00670FC6">
        <w:t xml:space="preserve"> local e</w:t>
      </w:r>
      <w:r w:rsidR="00231E7A">
        <w:t xml:space="preserve"> envolver</w:t>
      </w:r>
      <w:r w:rsidR="00987EF2">
        <w:t>em</w:t>
      </w:r>
      <w:r w:rsidR="00670FC6">
        <w:t xml:space="preserve"> </w:t>
      </w:r>
      <w:r w:rsidR="00231E7A">
        <w:t xml:space="preserve">todas </w:t>
      </w:r>
      <w:r w:rsidR="00D33269">
        <w:t xml:space="preserve">as </w:t>
      </w:r>
      <w:r w:rsidR="00670FC6">
        <w:t>partes interessadas</w:t>
      </w:r>
      <w:r w:rsidR="00231E7A">
        <w:t xml:space="preserve"> ou afetadas direta e indiretamente</w:t>
      </w:r>
      <w:r w:rsidR="003617DD">
        <w:t xml:space="preserve"> </w:t>
      </w:r>
      <w:r w:rsidR="005250FC">
        <w:fldChar w:fldCharType="begin" w:fldLock="1"/>
      </w:r>
      <w:r w:rsidR="000D7BD0">
        <w:instrText>ADDIN CSL_CITATION { "citationItems" : [ { "id" : "ITEM-1", "itemData" : { "ISBN" : "1 901930 39 4", "abstract" : "This manual has been created in response to a need identified by the partners and staff of BirdLife International and Fauna &amp; Flora International. It was recognised that many people around the world who take responsibility for planning and managing conservation projects have not been fortunate enough to receive specific training", "author" : [ { "dropping-particle" : "", "family" : "Appleton", "given" : "Mike", "non-dropping-particle" : "", "parse-names" : false, "suffix" : "" }, { "dropping-particle" : "", "family" : "Bibby", "given" : "Colin", "non-dropping-particle" : "", "parse-names" : false, "suffix" : "" }, { "dropping-particle" : "", "family" : "Entwistle", "given" : "Abigail", "non-dropping-particle" : "", "parse-names" : false, "suffix" : "" }, { "dropping-particle" : "", "family" : "Davies", "given" : "Martin", "non-dropping-particle" : "", "parse-names" : false, "suffix" : "" }, { "dropping-particle" : "", "family" : "Dunn", "given" : "Marianne", "non-dropping-particle" : "", "parse-names" : false, "suffix" : "" }, { "dropping-particle" : "", "family" : "Flinders", "given" : "Tim", "non-dropping-particle" : "", "parse-names" : false, "suffix" : "" }, { "dropping-particle" : "", "family" : "Hoffmann", "given" : "Dieter", "non-dropping-particle" : "", "parse-names" : false, "suffix" : "" }, { "dropping-particle" : "", "family" : "Hollands", "given" : "Martin", "non-dropping-particle" : "", "parse-names" : false, "suffix" : "" }, { "dropping-particle" : "", "family" : "Mitchell", "given" : "Robin", "non-dropping-particle" : "", "parse-names" : false, "suffix" : "" } ], "container-title" : "CLP", "id" : "ITEM-1", "issued" : { "date-parts" : [ [ "2003" ] ] }, "number-of-pages" : "196", "title" : "The Conservation Project Manual", "type" : "book" }, "uris" : [ "http://www.mendeley.com/documents/?uuid=19b5be1b-c8d7-417f-a696-2fcdf2783435" ] } ], "mendeley" : { "formattedCitation" : "(Appleton et al., 2003)", "plainTextFormattedCitation" : "(Appleton et al., 2003)", "previouslyFormattedCitation" : "(Appleton et al., 2003)" }, "properties" : { "noteIndex" : 0 }, "schema" : "https://github.com/citation-style-language/schema/raw/master/csl-citation.json" }</w:instrText>
      </w:r>
      <w:r w:rsidR="005250FC">
        <w:fldChar w:fldCharType="separate"/>
      </w:r>
      <w:r w:rsidR="003617DD" w:rsidRPr="003617DD">
        <w:rPr>
          <w:noProof/>
        </w:rPr>
        <w:t>(Appleton et al., 2003)</w:t>
      </w:r>
      <w:r w:rsidR="005250FC">
        <w:fldChar w:fldCharType="end"/>
      </w:r>
      <w:r w:rsidR="00670FC6">
        <w:t>.</w:t>
      </w:r>
    </w:p>
    <w:p w14:paraId="2F9B31A2" w14:textId="2A3F79EC" w:rsidR="00163E1C" w:rsidRDefault="003208D1" w:rsidP="00B84E22">
      <w:pPr>
        <w:jc w:val="both"/>
      </w:pPr>
      <w:r>
        <w:t>Nesta filosofia colaborativa de trabalho</w:t>
      </w:r>
      <w:r w:rsidR="00231E7A">
        <w:t>, e</w:t>
      </w:r>
      <w:r w:rsidR="00670FC6">
        <w:t xml:space="preserve">ste projeto </w:t>
      </w:r>
      <w:r w:rsidR="008C5CF2">
        <w:t>buscou</w:t>
      </w:r>
      <w:r w:rsidR="00670FC6">
        <w:t xml:space="preserve"> </w:t>
      </w:r>
      <w:r w:rsidR="00DA1D87">
        <w:t>entender</w:t>
      </w:r>
      <w:r w:rsidR="00670FC6">
        <w:t xml:space="preserve"> a intensidade </w:t>
      </w:r>
      <w:r w:rsidR="00DA1D87">
        <w:t xml:space="preserve">e possíveis causas </w:t>
      </w:r>
      <w:r w:rsidR="00670FC6">
        <w:t xml:space="preserve">do conflito entre </w:t>
      </w:r>
      <w:r w:rsidR="00231E7A" w:rsidRPr="00D03CD5">
        <w:t>carnívoros</w:t>
      </w:r>
      <w:r w:rsidR="00D03CD5" w:rsidRPr="00D03CD5">
        <w:t>, especialmente a onça-pintada</w:t>
      </w:r>
      <w:r>
        <w:t>,</w:t>
      </w:r>
      <w:r w:rsidR="00F328EC" w:rsidRPr="00D03CD5">
        <w:t xml:space="preserve"> e</w:t>
      </w:r>
      <w:r w:rsidR="00F328EC">
        <w:t xml:space="preserve"> </w:t>
      </w:r>
      <w:r w:rsidR="00670FC6">
        <w:t>moradores</w:t>
      </w:r>
      <w:r w:rsidR="00DA1D87">
        <w:t xml:space="preserve"> de dois assentamentos no sul da Amazônia Brasileira</w:t>
      </w:r>
      <w:r w:rsidR="00F328EC" w:rsidRPr="00D03CD5">
        <w:t xml:space="preserve">, bem como propor </w:t>
      </w:r>
      <w:r w:rsidR="00D03CD5" w:rsidRPr="00D03CD5">
        <w:t>estratégias para</w:t>
      </w:r>
      <w:r w:rsidR="00F328EC" w:rsidRPr="00D03CD5">
        <w:t xml:space="preserve"> mitigação </w:t>
      </w:r>
      <w:r w:rsidR="00D03CD5" w:rsidRPr="00D03CD5">
        <w:t xml:space="preserve">do conflito. Este projeto </w:t>
      </w:r>
      <w:r w:rsidR="006B0E03">
        <w:t>se fez necessário devido</w:t>
      </w:r>
      <w:r w:rsidR="00D03CD5" w:rsidRPr="00D03CD5">
        <w:t xml:space="preserve"> </w:t>
      </w:r>
      <w:r w:rsidR="006B0E03">
        <w:t xml:space="preserve">a </w:t>
      </w:r>
      <w:r w:rsidR="00D03CD5" w:rsidRPr="00D03CD5">
        <w:t xml:space="preserve">sucessivos </w:t>
      </w:r>
      <w:r w:rsidR="006B0E03">
        <w:t xml:space="preserve">relatos </w:t>
      </w:r>
      <w:r w:rsidR="00D03CD5" w:rsidRPr="00D03CD5">
        <w:t xml:space="preserve">de ataques de </w:t>
      </w:r>
      <w:r w:rsidR="006B0E03">
        <w:t>carnívoro</w:t>
      </w:r>
      <w:r w:rsidR="00D03CD5" w:rsidRPr="00D03CD5">
        <w:t xml:space="preserve"> ao</w:t>
      </w:r>
      <w:r w:rsidR="00DA1D87">
        <w:t>s</w:t>
      </w:r>
      <w:r w:rsidR="00D03CD5" w:rsidRPr="00D03CD5">
        <w:t xml:space="preserve"> rebanho</w:t>
      </w:r>
      <w:r w:rsidR="00DA1D87">
        <w:t>s</w:t>
      </w:r>
      <w:r w:rsidR="00D03CD5" w:rsidRPr="00D03CD5">
        <w:t xml:space="preserve"> </w:t>
      </w:r>
      <w:r w:rsidR="00DA1D87">
        <w:t>domésticos</w:t>
      </w:r>
      <w:r w:rsidR="006B0E03" w:rsidRPr="006B0E03">
        <w:t xml:space="preserve"> </w:t>
      </w:r>
      <w:r w:rsidR="006B0E03">
        <w:t>dos moradores destes a</w:t>
      </w:r>
      <w:r w:rsidR="006B0E03" w:rsidRPr="00D03CD5">
        <w:t>ssentamento</w:t>
      </w:r>
      <w:r w:rsidR="006B0E03">
        <w:t>s</w:t>
      </w:r>
      <w:r w:rsidR="00D03CD5" w:rsidRPr="00D03CD5">
        <w:t xml:space="preserve">. </w:t>
      </w:r>
      <w:r>
        <w:t xml:space="preserve">Este </w:t>
      </w:r>
      <w:r w:rsidR="000F611B">
        <w:t xml:space="preserve">projeto é o primeiro passo de </w:t>
      </w:r>
      <w:r>
        <w:t>um trabalho de longo prazo que visa</w:t>
      </w:r>
      <w:r w:rsidR="00D33269">
        <w:t xml:space="preserve"> a</w:t>
      </w:r>
      <w:r>
        <w:t xml:space="preserve"> promover a coexistência entre as pessoas e a vida silvestre, </w:t>
      </w:r>
      <w:r w:rsidR="006B0E03">
        <w:t>buscando</w:t>
      </w:r>
      <w:r w:rsidR="00A02065">
        <w:t xml:space="preserve"> </w:t>
      </w:r>
      <w:r>
        <w:t>reduzi</w:t>
      </w:r>
      <w:r w:rsidR="00A02065">
        <w:t>r</w:t>
      </w:r>
      <w:r>
        <w:t xml:space="preserve"> perdas econômicas </w:t>
      </w:r>
      <w:r w:rsidR="008C5CF2">
        <w:t xml:space="preserve">e de biodiversidade </w:t>
      </w:r>
      <w:r>
        <w:t>decorrente</w:t>
      </w:r>
      <w:r w:rsidR="00A02065">
        <w:t>s</w:t>
      </w:r>
      <w:r>
        <w:t xml:space="preserve"> d</w:t>
      </w:r>
      <w:r w:rsidR="008C5CF2">
        <w:t xml:space="preserve">as interações entre </w:t>
      </w:r>
      <w:r w:rsidR="006B0E03">
        <w:t>carnívoros</w:t>
      </w:r>
      <w:r w:rsidR="008C5CF2">
        <w:t xml:space="preserve"> </w:t>
      </w:r>
      <w:r w:rsidR="006B0E03">
        <w:t>silvestres</w:t>
      </w:r>
      <w:r w:rsidR="008C5CF2">
        <w:t xml:space="preserve"> e proprietários rurais</w:t>
      </w:r>
      <w:r>
        <w:t>.</w:t>
      </w:r>
    </w:p>
    <w:p w14:paraId="6FCBDF14" w14:textId="77777777" w:rsidR="00163E1C" w:rsidRPr="00654CC9" w:rsidRDefault="00715629" w:rsidP="00B84E22">
      <w:pPr>
        <w:jc w:val="both"/>
        <w:rPr>
          <w:b/>
          <w:color w:val="1F497D" w:themeColor="text2"/>
          <w:sz w:val="28"/>
        </w:rPr>
      </w:pPr>
      <w:r>
        <w:rPr>
          <w:b/>
          <w:color w:val="1F497D" w:themeColor="text2"/>
          <w:sz w:val="28"/>
        </w:rPr>
        <w:t>Métodos</w:t>
      </w:r>
    </w:p>
    <w:p w14:paraId="7B39EA30" w14:textId="77777777" w:rsidR="00B926ED" w:rsidRPr="00654CC9" w:rsidRDefault="00715629" w:rsidP="00B84E22">
      <w:pPr>
        <w:jc w:val="both"/>
        <w:rPr>
          <w:b/>
          <w:color w:val="1F497D" w:themeColor="text2"/>
          <w:sz w:val="28"/>
        </w:rPr>
      </w:pPr>
      <w:r>
        <w:rPr>
          <w:b/>
          <w:color w:val="1F497D" w:themeColor="text2"/>
          <w:sz w:val="28"/>
        </w:rPr>
        <w:t>Área de estudo</w:t>
      </w:r>
    </w:p>
    <w:p w14:paraId="77DA313D" w14:textId="7118C4B6" w:rsidR="0032383C" w:rsidRDefault="00715629" w:rsidP="00B84E22">
      <w:pPr>
        <w:jc w:val="both"/>
      </w:pPr>
      <w:r>
        <w:t xml:space="preserve">Este estudo amostrou propriedades rurais em dois assentamentos </w:t>
      </w:r>
      <w:r w:rsidR="008C5CF2">
        <w:t>no estado de</w:t>
      </w:r>
      <w:r w:rsidR="0069788D">
        <w:t xml:space="preserve"> Rondônia, </w:t>
      </w:r>
      <w:r>
        <w:t>no sul da Amazônia brasileira</w:t>
      </w:r>
      <w:r w:rsidR="00197C65">
        <w:t xml:space="preserve"> (Figura 1)</w:t>
      </w:r>
      <w:r>
        <w:t>.</w:t>
      </w:r>
      <w:r w:rsidR="0032383C">
        <w:t xml:space="preserve"> </w:t>
      </w:r>
      <w:r>
        <w:t>O Assentamento Santa Maria II</w:t>
      </w:r>
      <w:r w:rsidR="00B926ED">
        <w:t xml:space="preserve"> </w:t>
      </w:r>
      <w:r w:rsidR="0069788D">
        <w:t xml:space="preserve">(ASM) </w:t>
      </w:r>
      <w:r w:rsidR="00B926ED">
        <w:t xml:space="preserve">criado pelo INCRA </w:t>
      </w:r>
      <w:r w:rsidR="00CE049A">
        <w:t>em 199</w:t>
      </w:r>
      <w:r w:rsidR="0069788D">
        <w:t>6</w:t>
      </w:r>
      <w:r w:rsidR="00CE049A">
        <w:t xml:space="preserve"> </w:t>
      </w:r>
      <w:r w:rsidR="00B926ED">
        <w:t>no município de Machadinho do Oeste</w:t>
      </w:r>
      <w:r w:rsidR="00CE049A">
        <w:t>,</w:t>
      </w:r>
      <w:r w:rsidR="0069788D">
        <w:t xml:space="preserve"> e</w:t>
      </w:r>
      <w:r w:rsidR="00B926ED">
        <w:t xml:space="preserve"> </w:t>
      </w:r>
      <w:r w:rsidR="0069788D">
        <w:t xml:space="preserve">faz fronteira </w:t>
      </w:r>
      <w:r w:rsidR="008C5CF2">
        <w:t>com</w:t>
      </w:r>
      <w:r w:rsidR="0069788D">
        <w:t xml:space="preserve"> Parque Nacional dos Campos Amazônicos. No ASM, foram assentadas inicialmente 630 famílias. O Assentamento Joana Dark (AJD) foi criado em 2000, no município de Porto Velho, fazendo fronteira com Parque Nacional Mapinguari. No AJD foram assentadas 990 famílias. </w:t>
      </w:r>
    </w:p>
    <w:p w14:paraId="089FF078" w14:textId="095FC092" w:rsidR="00B926ED" w:rsidRDefault="0069788D" w:rsidP="00B84E22">
      <w:pPr>
        <w:jc w:val="both"/>
      </w:pPr>
      <w:r>
        <w:t>Os dois assentamentos possuem características socioeconômicas semelhantes</w:t>
      </w:r>
      <w:r w:rsidR="0032383C">
        <w:t xml:space="preserve">. A atividade econômica mais importante dos assentados é a criação de gado leiteiro, que é realizada em pequenas propriedades que variam de 25 a 200 </w:t>
      </w:r>
      <w:r w:rsidR="008C5CF2">
        <w:t>h</w:t>
      </w:r>
      <w:r w:rsidR="00F3090F">
        <w:t>ectares</w:t>
      </w:r>
      <w:r w:rsidR="008C5CF2">
        <w:t>, com mão de obra familiar</w:t>
      </w:r>
      <w:r w:rsidR="0032383C">
        <w:t xml:space="preserve">. Ambos os </w:t>
      </w:r>
      <w:r w:rsidR="00AB2885">
        <w:t>assentamento</w:t>
      </w:r>
      <w:r w:rsidR="00CE049A">
        <w:t xml:space="preserve"> sofre com a</w:t>
      </w:r>
      <w:r w:rsidR="00CE049A" w:rsidRPr="00CE049A">
        <w:t xml:space="preserve"> falta de investimento, financiamento e de</w:t>
      </w:r>
      <w:r w:rsidR="00CE049A">
        <w:t xml:space="preserve"> assessoria técnica qualificada</w:t>
      </w:r>
      <w:r w:rsidR="00AB2885">
        <w:t xml:space="preserve"> </w:t>
      </w:r>
      <w:r w:rsidR="005250FC">
        <w:fldChar w:fldCharType="begin" w:fldLock="1"/>
      </w:r>
      <w:r w:rsidR="006C04E4">
        <w:instrText>ADDIN CSL_CITATION { "citationItems" : [ { "id" : "ITEM-1", "itemData" : { "abstract" : "Ozotoceros", "author" : [ { "dropping-particle" : "", "family" : "ICMBio", "given" : "", "non-dropping-particle" : "", "parse-names" : false, "suffix" : "" } ], "id" : "ITEM-1", "issued" : { "date-parts" : [ [ "2011" ] ] }, "number-of-pages" : "475", "publisher-place" : "Bras\u00edlia/DF, Brazil", "title" : "Plano de Manejo - Parque Nacional dos Campos Amaz\u00f4nicos", "type" : "report" }, "uris" : [ "http://www.mendeley.com/documents/?uuid=e5293dc6-bc1e-47e7-9ff8-dd79a70415e4" ] } ], "mendeley" : { "formattedCitation" : "(ICMBio, 2011)", "plainTextFormattedCitation" : "(ICMBio, 2011)", "previouslyFormattedCitation" : "(ICMBio, 2011)" }, "properties" : { "noteIndex" : 0 }, "schema" : "https://github.com/citation-style-language/schema/raw/master/csl-citation.json" }</w:instrText>
      </w:r>
      <w:r w:rsidR="005250FC">
        <w:fldChar w:fldCharType="separate"/>
      </w:r>
      <w:r w:rsidR="00AB2885" w:rsidRPr="00CE049A">
        <w:rPr>
          <w:noProof/>
        </w:rPr>
        <w:t>(ICMBio, 2011)</w:t>
      </w:r>
      <w:r w:rsidR="005250FC">
        <w:fldChar w:fldCharType="end"/>
      </w:r>
      <w:r w:rsidR="00CE049A">
        <w:t>.</w:t>
      </w:r>
      <w:r w:rsidR="0032383C" w:rsidRPr="0032383C">
        <w:t xml:space="preserve"> </w:t>
      </w:r>
      <w:r w:rsidR="0032383C">
        <w:t>De acordo com informações recentes de fiscais do Instituto de Defesa Agropecuária de Rondônia – IDARON, ataques a</w:t>
      </w:r>
      <w:r w:rsidR="008C5CF2">
        <w:t xml:space="preserve"> de carnívoros silvestres a</w:t>
      </w:r>
      <w:r w:rsidR="0032383C">
        <w:t xml:space="preserve">os rebanhos bovinos são frequentes, e não há atualmente qualquer ação para </w:t>
      </w:r>
      <w:r w:rsidR="008C5CF2">
        <w:t>mitigar</w:t>
      </w:r>
      <w:r w:rsidR="0032383C">
        <w:t xml:space="preserve"> as perdas dos produtores</w:t>
      </w:r>
      <w:r w:rsidR="00F3090F">
        <w:t xml:space="preserve"> e evitar</w:t>
      </w:r>
      <w:r w:rsidR="0032383C">
        <w:t xml:space="preserve"> abate dos animais silvestres como forma de retaliação.</w:t>
      </w:r>
    </w:p>
    <w:p w14:paraId="7AD8D015" w14:textId="77777777" w:rsidR="008C5CF2" w:rsidRDefault="00494548" w:rsidP="008C5CF2">
      <w:pPr>
        <w:keepNext/>
        <w:jc w:val="center"/>
      </w:pPr>
      <w:r>
        <w:rPr>
          <w:noProof/>
        </w:rPr>
        <w:lastRenderedPageBreak/>
        <w:drawing>
          <wp:inline distT="0" distB="0" distL="0" distR="0" wp14:anchorId="3F261BDF" wp14:editId="3408113B">
            <wp:extent cx="4572000" cy="2554941"/>
            <wp:effectExtent l="0" t="0" r="0" b="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572000" cy="2554941"/>
                    </a:xfrm>
                    <a:prstGeom prst="rect">
                      <a:avLst/>
                    </a:prstGeom>
                    <a:noFill/>
                    <a:ln>
                      <a:noFill/>
                    </a:ln>
                  </pic:spPr>
                </pic:pic>
              </a:graphicData>
            </a:graphic>
          </wp:inline>
        </w:drawing>
      </w:r>
    </w:p>
    <w:p w14:paraId="6AB3A113" w14:textId="4D4430F8" w:rsidR="00691753" w:rsidRDefault="00691753" w:rsidP="00B84E22">
      <w:pPr>
        <w:pStyle w:val="Caption"/>
        <w:jc w:val="both"/>
      </w:pPr>
      <w:r>
        <w:t xml:space="preserve">Figura </w:t>
      </w:r>
      <w:r w:rsidR="00416AFC">
        <w:fldChar w:fldCharType="begin"/>
      </w:r>
      <w:r w:rsidR="00416AFC">
        <w:instrText xml:space="preserve"> SEQ Figura \* ARABIC </w:instrText>
      </w:r>
      <w:r w:rsidR="00416AFC">
        <w:fldChar w:fldCharType="separate"/>
      </w:r>
      <w:r w:rsidR="0076059D">
        <w:rPr>
          <w:noProof/>
        </w:rPr>
        <w:t>1</w:t>
      </w:r>
      <w:r w:rsidR="00416AFC">
        <w:rPr>
          <w:noProof/>
        </w:rPr>
        <w:fldChar w:fldCharType="end"/>
      </w:r>
      <w:r>
        <w:t>. Mapa da</w:t>
      </w:r>
      <w:r w:rsidR="006B08F6">
        <w:t>s</w:t>
      </w:r>
      <w:r>
        <w:t xml:space="preserve"> área</w:t>
      </w:r>
      <w:r w:rsidR="006B08F6">
        <w:t>s</w:t>
      </w:r>
      <w:r>
        <w:t xml:space="preserve"> de </w:t>
      </w:r>
      <w:r w:rsidR="006B08F6">
        <w:t>estudo</w:t>
      </w:r>
      <w:r>
        <w:t>. Em destaque</w:t>
      </w:r>
      <w:r w:rsidR="008C5CF2">
        <w:t xml:space="preserve"> na cor </w:t>
      </w:r>
      <w:r w:rsidR="006B08F6">
        <w:t>laranja</w:t>
      </w:r>
      <w:r>
        <w:t xml:space="preserve">, </w:t>
      </w:r>
      <w:r w:rsidR="00F3090F">
        <w:t>está indicada a</w:t>
      </w:r>
      <w:r>
        <w:t xml:space="preserve"> área</w:t>
      </w:r>
      <w:r w:rsidR="00F3090F">
        <w:t>s</w:t>
      </w:r>
      <w:r>
        <w:t xml:space="preserve"> do</w:t>
      </w:r>
      <w:r w:rsidR="006B08F6">
        <w:t>s</w:t>
      </w:r>
      <w:r>
        <w:t xml:space="preserve"> assentamento</w:t>
      </w:r>
      <w:r w:rsidR="008C5CF2">
        <w:t>s</w:t>
      </w:r>
      <w:r>
        <w:t xml:space="preserve"> Santa Maria II</w:t>
      </w:r>
      <w:r w:rsidR="006B08F6">
        <w:t xml:space="preserve"> e Joana Dark</w:t>
      </w:r>
      <w:r w:rsidR="008C5547">
        <w:t>, e em verde, o</w:t>
      </w:r>
      <w:r w:rsidR="006B08F6">
        <w:t>s</w:t>
      </w:r>
      <w:r w:rsidR="008C5547">
        <w:t xml:space="preserve"> Parque</w:t>
      </w:r>
      <w:r w:rsidR="00F3090F">
        <w:t>s Nacionais</w:t>
      </w:r>
      <w:r w:rsidR="008C5547">
        <w:t xml:space="preserve"> dos Campos Amazônicos</w:t>
      </w:r>
      <w:r w:rsidR="006B08F6">
        <w:t xml:space="preserve"> e Mapinguari</w:t>
      </w:r>
      <w:r>
        <w:t>.</w:t>
      </w:r>
    </w:p>
    <w:p w14:paraId="08374207" w14:textId="77777777" w:rsidR="00CE049A" w:rsidRDefault="00CE049A" w:rsidP="00B84E22">
      <w:pPr>
        <w:jc w:val="both"/>
      </w:pPr>
    </w:p>
    <w:p w14:paraId="4AECBE24" w14:textId="77777777" w:rsidR="00152C74" w:rsidRDefault="00121F38" w:rsidP="00B84E22">
      <w:pPr>
        <w:jc w:val="both"/>
        <w:rPr>
          <w:b/>
          <w:color w:val="1F497D" w:themeColor="text2"/>
          <w:sz w:val="28"/>
        </w:rPr>
      </w:pPr>
      <w:r w:rsidRPr="00070AC1">
        <w:rPr>
          <w:b/>
          <w:color w:val="1F497D" w:themeColor="text2"/>
          <w:sz w:val="28"/>
        </w:rPr>
        <w:t xml:space="preserve">Coleta </w:t>
      </w:r>
      <w:r w:rsidR="006960A7" w:rsidRPr="00070AC1">
        <w:rPr>
          <w:b/>
          <w:color w:val="1F497D" w:themeColor="text2"/>
          <w:sz w:val="28"/>
        </w:rPr>
        <w:t>e análise de</w:t>
      </w:r>
      <w:r w:rsidRPr="00070AC1">
        <w:rPr>
          <w:b/>
          <w:color w:val="1F497D" w:themeColor="text2"/>
          <w:sz w:val="28"/>
        </w:rPr>
        <w:t xml:space="preserve"> dados</w:t>
      </w:r>
    </w:p>
    <w:p w14:paraId="0CA70B45" w14:textId="3A198699" w:rsidR="00197C65" w:rsidRPr="00197C65" w:rsidRDefault="00197C65" w:rsidP="00B84E22">
      <w:pPr>
        <w:jc w:val="both"/>
        <w:rPr>
          <w:b/>
          <w:color w:val="1F497D" w:themeColor="text2"/>
        </w:rPr>
      </w:pPr>
      <w:r w:rsidRPr="00197C65">
        <w:rPr>
          <w:b/>
          <w:color w:val="1F497D" w:themeColor="text2"/>
        </w:rPr>
        <w:t>Entrevistas</w:t>
      </w:r>
    </w:p>
    <w:p w14:paraId="77473C5F" w14:textId="7F229008" w:rsidR="00F13F88" w:rsidRDefault="00121F38" w:rsidP="00B84E22">
      <w:pPr>
        <w:jc w:val="both"/>
      </w:pPr>
      <w:r>
        <w:t>Um questionário específico foi elaborado para a realização de entrevistas com os moradores dos assentamentos</w:t>
      </w:r>
      <w:r w:rsidR="00C679CD">
        <w:t xml:space="preserve"> (Figura 2)</w:t>
      </w:r>
      <w:r>
        <w:t xml:space="preserve">. O questionário tinha como objetivo acessar </w:t>
      </w:r>
      <w:r w:rsidR="00457C69">
        <w:t xml:space="preserve">qualitativamente e </w:t>
      </w:r>
      <w:r>
        <w:t>quantitativamente divers</w:t>
      </w:r>
      <w:r w:rsidR="00457C69">
        <w:t>a</w:t>
      </w:r>
      <w:r>
        <w:t>s vari</w:t>
      </w:r>
      <w:r w:rsidR="00457C69">
        <w:t xml:space="preserve">áveis </w:t>
      </w:r>
      <w:r>
        <w:t>psicológic</w:t>
      </w:r>
      <w:r w:rsidR="00457C69">
        <w:t>a</w:t>
      </w:r>
      <w:r>
        <w:t>s, sociais</w:t>
      </w:r>
      <w:r w:rsidR="00457C69">
        <w:t>,</w:t>
      </w:r>
      <w:r>
        <w:t xml:space="preserve"> econ</w:t>
      </w:r>
      <w:r w:rsidR="00457C69">
        <w:t>ômica</w:t>
      </w:r>
      <w:r>
        <w:t>s e pol</w:t>
      </w:r>
      <w:r w:rsidR="00457C69">
        <w:t>ítica</w:t>
      </w:r>
      <w:r>
        <w:t>s que podem influenciar a atitude</w:t>
      </w:r>
      <w:r w:rsidR="00847CEE">
        <w:t xml:space="preserve"> dos assentados</w:t>
      </w:r>
      <w:r>
        <w:t xml:space="preserve"> </w:t>
      </w:r>
      <w:r w:rsidR="00457C69">
        <w:t>em relação ao comportamento</w:t>
      </w:r>
      <w:r>
        <w:t xml:space="preserve"> abate de carnívoros silvestres</w:t>
      </w:r>
      <w:r w:rsidR="00457C69">
        <w:t xml:space="preserve"> </w:t>
      </w:r>
      <w:r w:rsidR="00457C69">
        <w:fldChar w:fldCharType="begin" w:fldLock="1"/>
      </w:r>
      <w:r w:rsidR="00457C69" w:rsidRPr="00457C69">
        <w:instrText>ADDIN CSL_CITATION { "citationItems" : [ { "id" : "ITEM-1", "itemData" : { "DOI" : "10.1111/conl.12072", "ISBN" : "1755-263X", "ISSN" : "1755263X", "abstract" : "We review recent empirical efforts to understand human tolerance for large, terrestrial carnivores, and highlight how psychological theory on hazard acceptance can help conservation scientists explain, and ultimately increase, human tolerance for these species. For hazards in general, and for carnivores in particular, the majority of variation in acceptability judgments can be explained by the perceptions of risks and benefits associated with the hazard. Factors such as affective (emotional) reaction to a species, personal control over the risks, and trust in managing agencies are important, but secondary factors. Experimental research highlights the importance of communicating the benefits of a species to increase tolerance. In combination, these findings point to a need to rethink communications about carnivores that focus solely on lowering perceived risk by increasing individual control over the hazard. Such efforts may inadvertently decrease tolerance by overlooking the distinct and important role that the positive outcomes (i.e., benefits) associated with carnivores can play when evaluating the acceptability of a particular population or management action.", "author" : [ { "dropping-particle" : "", "family" : "Bruskotter", "given" : "Jeremy T.", "non-dropping-particle" : "", "parse-names" : false, "suffix" : "" }, { "dropping-particle" : "", "family" : "Wilson", "given" : "Robyn S.", "non-dropping-particle" : "", "parse-names" : false, "suffix" : "" } ], "container-title" : "Conservation Letters", "id" : "ITEM-1", "issue" : "3", "issued" : { "date-parts" : [ [ "2014" ] ] }, "page" : "158-165", "title" : "Determining where the wild things will be: Using psychological theory to find tolerance for large carnivores", "type" : "article-journal", "volume" : "7" }, "uris" : [ "http://www.mendeley.com/documents/?uuid=6e4f82b2-398e-485b-b1d5-fcab8172d090" ] } ], "mendeley" : { "formattedCitation" : "(Bruskotter and Wilson, 2014)", "plainTextFormattedCitation" : "(Bruskotter and Wilson, 2014)", "previouslyFormattedCitation" : "(Bruskotter and Wilson, 2014)" }, "properties" : { "noteIndex" : 0 }, "schema" : "https://github.com/citation-style-language/schema/raw/master/csl-citation.json" }</w:instrText>
      </w:r>
      <w:r w:rsidR="00457C69">
        <w:fldChar w:fldCharType="separate"/>
      </w:r>
      <w:r w:rsidR="00457C69" w:rsidRPr="00457C69">
        <w:rPr>
          <w:noProof/>
        </w:rPr>
        <w:t>(Bruskotter and Wilson, 2014)</w:t>
      </w:r>
      <w:r w:rsidR="00457C69">
        <w:fldChar w:fldCharType="end"/>
      </w:r>
      <w:r>
        <w:t xml:space="preserve">. Especificamente, o questionário possibilitou a coleta de informações sobre </w:t>
      </w:r>
      <w:r w:rsidR="00197C65">
        <w:t xml:space="preserve">a </w:t>
      </w:r>
      <w:r w:rsidR="00457C69">
        <w:t xml:space="preserve">percepção de risco/benefício, </w:t>
      </w:r>
      <w:r>
        <w:t xml:space="preserve">a </w:t>
      </w:r>
      <w:r w:rsidR="00847CEE">
        <w:t>aceitação</w:t>
      </w:r>
      <w:r w:rsidR="00197C65">
        <w:t>, os sentimentos</w:t>
      </w:r>
      <w:r w:rsidR="00457C69">
        <w:t xml:space="preserve"> e</w:t>
      </w:r>
      <w:r>
        <w:t xml:space="preserve"> conhecimento </w:t>
      </w:r>
      <w:r w:rsidR="00457C69">
        <w:t>das pessoas</w:t>
      </w:r>
      <w:r w:rsidR="003737E0">
        <w:t xml:space="preserve"> em relação aos carnívoros</w:t>
      </w:r>
      <w:r>
        <w:t xml:space="preserve">, bem como </w:t>
      </w:r>
      <w:r w:rsidR="00197C65">
        <w:t xml:space="preserve">sobre a </w:t>
      </w:r>
      <w:r>
        <w:t>percepção de controle pessoal, normas sociais e confiança nas instituiç</w:t>
      </w:r>
      <w:r w:rsidR="00457C69">
        <w:t>ões pú</w:t>
      </w:r>
      <w:r>
        <w:t>blicas relacionadas</w:t>
      </w:r>
      <w:r w:rsidR="00457C69">
        <w:t xml:space="preserve"> </w:t>
      </w:r>
      <w:r w:rsidR="00457C69">
        <w:fldChar w:fldCharType="begin" w:fldLock="1"/>
      </w:r>
      <w:r w:rsidR="00457C69" w:rsidRPr="00457C69">
        <w:instrText>ADDIN CSL_CITATION { "citationItems" : [ { "id" : "ITEM-1", "itemData" : { "DOI" : "10.1016/j.biocon.2012.01.002", "author" : [ { "dropping-particle" : "", "family" : "Marchini", "given" : "Silvio", "non-dropping-particle" : "", "parse-names" : false, "suffix" : "" }, { "dropping-particle" : "", "family" : "Macdonald", "given" : "David W", "non-dropping-particle" : "", "parse-names" : false, "suffix" : "" } ], "container-title" : "Biological Conservation", "id" : "ITEM-1", "issued" : { "date-parts" : [ [ "2012" ] ] }, "page" : "213-221", "title" : "Predicting ranchers\u2019 intention to kill jaguars: case studies in Amazonia and Pantanal", "type" : "article-journal", "volume" : "147" }, "uris" : [ "http://www.mendeley.com/documents/?uuid=fe8babc8-a360-4815-bd19-84e7e468ba30" ] }, { "id" : "ITEM-2", "itemData" : { "DOI" : "10.1017/S0030605305000992", "ISBN" : "0030-6053", "ISSN" : "0030-6053", "PMID" : "10661", "abstract" : "Across its range in Latin America the jaguar Panthera onca is threatened by habitat loss and through conflict with people. In the Pantanal of Brazil, where large areas of land are devoted to cattle ranching, jaguars often attack livestock and are persecuted by ranchers. However, the extent to which livestock predation and/or other socio-economic factors affect ranchers' tolerance of jaguars is unclear. This study examined ranchers' attitudes towards jaguars and conservation in the northern Pantanal in order to identify ways of resolving jaguar-rancher conflict. The results suggest that most respondents supported the conservation of the Pantanal but that attitudes towards jaguars were mixed and difficult to predict on the basis of socio-economic factors. Attitudes towards jaguars were more closely related to respondents' age and relative wealth than to jaguar-related benefits through tourism or costs through cattle predation. Whilst efforts to reduce cattle losses are needed, it may be equally as important for conservation initiatives to focus on the inherent appreciation of the natural value of the Pantanal within this ranching community.", "author" : [ { "dropping-particle" : "", "family" : "Zimmermann", "given" : "A", "non-dropping-particle" : "", "parse-names" : false, "suffix" : "" }, { "dropping-particle" : "", "family" : "Walpole", "given" : "M J", "non-dropping-particle" : "", "parse-names" : false, "suffix" : "" }, { "dropping-particle" : "", "family" : "Leader Williams", "given" : "N", "non-dropping-particle" : "", "parse-names" : false, "suffix" : "" } ], "container-title" : "Oryx", "id" : "ITEM-2", "issue" : "4", "issued" : { "date-parts" : [ [ "2005" ] ] }, "page" : "406-412", "title" : "Cattle ranchers' attitudes to conflicts with jaguar Panthera onca in the Pantanal of Brazil", "type" : "article-journal", "volume" : "39" }, "uris" : [ "http://www.mendeley.com/documents/?uuid=059c936a-22a0-474f-ad8b-8c5b04c8af63" ] } ], "mendeley" : { "formattedCitation" : "(Marchini and Macdonald, 2012; Zimmermann et al., 2005)", "plainTextFormattedCitation" : "(Marchini and Macdonald, 2012; Zimmermann et al., 2005)", "previouslyFormattedCitation" : "(Marchini and Macdonald, 2012; Zimmermann et al., 2005)" }, "properties" : { "noteIndex" : 0 }, "schema" : "https://github.com/citation-style-language/schema/raw/master/csl-citation.json" }</w:instrText>
      </w:r>
      <w:r w:rsidR="00457C69">
        <w:fldChar w:fldCharType="separate"/>
      </w:r>
      <w:r w:rsidR="00457C69" w:rsidRPr="00457C69">
        <w:rPr>
          <w:noProof/>
        </w:rPr>
        <w:t>(Marchini and Macdonald, 2012; Zimmermann et al., 2005)</w:t>
      </w:r>
      <w:r w:rsidR="00457C69">
        <w:fldChar w:fldCharType="end"/>
      </w:r>
      <w:r>
        <w:t>. O questionário ainda incluiu</w:t>
      </w:r>
      <w:r w:rsidR="00457C69">
        <w:t xml:space="preserve"> levantamento socioeconômico básico e informações sobre eventos de predação recentes </w:t>
      </w:r>
      <w:r w:rsidR="00457C69">
        <w:fldChar w:fldCharType="begin" w:fldLock="1"/>
      </w:r>
      <w:r w:rsidR="00457C69" w:rsidRPr="00457C69">
        <w:instrText>ADDIN CSL_CITATION { "citationItems" : [ { "id" : "ITEM-1", "itemData" : { "DOI" : "10.2193/2006-520", "ISBN" : "0022-541X", "ISSN" : "0022-541X", "PMID" : "11395534", "abstract" : "Depredation of livestock by large carnivores is an important but poorly understood source of human-carnivore conflict. We examined patterns of livestock depredation by jaguars (Panthera onca) and pumas (Puma concolor) on a ranch-wildlife reserve in western Brazil to assess factors contributing to prey mortality. We predicted jaguars would kill a greater proportion of calves than yearling and adult cattle and that proximity to suitable habitat would increase mortality risk. We further speculated that exposure to predation risk would promote livestock grouping and increased movement distance. We recorded 169 cattle mortality incidents during 2003 2004, of which 19% were due to predation by jaguars and pumas. This level of mortality represented 0.2-0.3% of the total livestock holdings on the ranch. Jaguars caused most (69%) cattle predation events, and survival in allotments was lower for calves than for other age classes. Forest proximity was the only variable we found to explain patterns of livestock mortality, with predation risk increasing as distance to forest cover declined. Due to low predation risk, cattle movement patterns and grouping behavior did not</w:instrText>
      </w:r>
      <w:r w:rsidR="00457C69">
        <w:instrText xml:space="preserve"> vary relative to level of spatial overlap with radiocollared jaguars. The overall effect of predation on cattle was low and livestock likely constituted an alternative prey for large cats in our study area. However, selection of calves over other age cohorts and higher predation risk among cattle in proximity to forest cover is suggestive of selection of substandard individuals. Cattle ranchers in the Pantanal region may reduce cattle mortality rates by concentrating on losses due to nonpredation causes that could be more easily controlled.", "author" : [ { "dropping-particle" : "De", "family" : "Azevedo", "given" : "Fernando Cesar Cascelli", "non-dropping-particle" : "", "parse-names" : false, "suffix" : "" }, { "dropping-particle" : "", "family" : "Murray", "given" : "Dennis L.", "non-dropping-particle" : "", "parse-names" : false, "suffix" : "" } ], "container-title" : "Journal of Wildlife Management", "id" : "ITEM-1", "issue" : "7", "issued" : { "date-parts" : [ [ "2007" ] ] }, "page" : "2379", "title" : "Evaluation of Potential Factors Predisposing Livestock to Predation by Jaguars", "type" : "article-journal", "volume" : "71" }, "uris" : [ "http://www.mendeley.com/documents/?uuid=69d251da-32a7-496f-aa2d-dd820b6ba523" ] } ], "mendeley" : { "formattedCitation" : "(Azevedo and Murray, 2007)", "plainTextFormattedCitation" : "(Azevedo and Murray, 2007)", "previouslyFormattedCitation" : "(Azevedo and Murray, 2007)" }, "properties" : { "noteIndex" : 0 }, "schema" : "https://github.com/citation-style-language/schema/raw/master/csl-citation.json" }</w:instrText>
      </w:r>
      <w:r w:rsidR="00457C69">
        <w:fldChar w:fldCharType="separate"/>
      </w:r>
      <w:r w:rsidR="00457C69" w:rsidRPr="00C45AEF">
        <w:rPr>
          <w:noProof/>
        </w:rPr>
        <w:t>(Azevedo and Murray, 2007)</w:t>
      </w:r>
      <w:r w:rsidR="00457C69">
        <w:fldChar w:fldCharType="end"/>
      </w:r>
      <w:r w:rsidR="00457C69">
        <w:t>.</w:t>
      </w:r>
      <w:r>
        <w:t xml:space="preserve"> </w:t>
      </w:r>
      <w:r w:rsidR="00197C65">
        <w:t>O Anexo 1 conté</w:t>
      </w:r>
      <w:r w:rsidR="00494548">
        <w:t>m o questionário completo.</w:t>
      </w:r>
    </w:p>
    <w:p w14:paraId="02E40BCA" w14:textId="1DFD8EE0" w:rsidR="00847CEE" w:rsidRDefault="00847CEE" w:rsidP="00B84E22">
      <w:pPr>
        <w:jc w:val="both"/>
      </w:pPr>
      <w:r>
        <w:t xml:space="preserve">Para acessar cada uma das variáveis avaliadas, havia duas ou mais perguntas no questionário. </w:t>
      </w:r>
      <w:r w:rsidR="00494548">
        <w:t>A</w:t>
      </w:r>
      <w:r w:rsidR="00164A52">
        <w:t xml:space="preserve"> maioria das perguntas do questionário </w:t>
      </w:r>
      <w:r w:rsidR="00494548">
        <w:t>forma fechadas</w:t>
      </w:r>
      <w:r w:rsidR="003737E0">
        <w:t xml:space="preserve"> (com três a cinco opções de respostas)</w:t>
      </w:r>
      <w:r w:rsidR="00494548">
        <w:t xml:space="preserve">. </w:t>
      </w:r>
      <w:r w:rsidR="006B3667">
        <w:t>Sempre que possível</w:t>
      </w:r>
      <w:r>
        <w:t>,</w:t>
      </w:r>
      <w:r w:rsidR="006B3667">
        <w:t xml:space="preserve"> as </w:t>
      </w:r>
      <w:r>
        <w:t xml:space="preserve">opções de resposta </w:t>
      </w:r>
      <w:r w:rsidR="00197C65">
        <w:t>das</w:t>
      </w:r>
      <w:r>
        <w:t xml:space="preserve"> pergunta</w:t>
      </w:r>
      <w:r w:rsidR="00197C65">
        <w:t>s</w:t>
      </w:r>
      <w:r w:rsidR="006B3667">
        <w:t xml:space="preserve"> fechada</w:t>
      </w:r>
      <w:r w:rsidR="00197C65">
        <w:t>s</w:t>
      </w:r>
      <w:r w:rsidR="006B3667">
        <w:t xml:space="preserve"> f</w:t>
      </w:r>
      <w:r>
        <w:t>oram transformadas em</w:t>
      </w:r>
      <w:r w:rsidR="00197C65">
        <w:t xml:space="preserve"> um</w:t>
      </w:r>
      <w:r>
        <w:t xml:space="preserve"> </w:t>
      </w:r>
      <w:r w:rsidR="00197C65">
        <w:t>índice</w:t>
      </w:r>
      <w:r>
        <w:t xml:space="preserve"> (e.</w:t>
      </w:r>
      <w:r w:rsidR="006B3667">
        <w:t>g. escala de Likert</w:t>
      </w:r>
      <w:r w:rsidR="00AB556C">
        <w:t xml:space="preserve"> </w:t>
      </w:r>
      <w:r w:rsidR="00394095">
        <w:fldChar w:fldCharType="begin" w:fldLock="1"/>
      </w:r>
      <w:r w:rsidR="00394095">
        <w:instrText>ADDIN CSL_CITATION { "citationItems" : [ { "id" : "ITEM-1", "itemData" : { "abstract" : "The project conceived in 1929 by Gardner Murphy and the writer aimed first to present a wide array of problems having to do with five major \"attitude areas\"\u2014international relations, race relations, economic conflict, political conflict, and religion. The kind of questionnaire material falls into four classes: yes-no, multiple choice, propositions to be responded to by degrees of approval, and a series of brief newspaper narratives to be approved or disapproved in various degrees. The monograph aims to describe a technique rather than to give results. The appendix, covering ten pages, shows the method of constructing an attitude scale. A bibliography is also given. (PsycINFO Database Record (c) 2016 APA, all rights reserved)", "author" : [ { "dropping-particle" : "", "family" : "Likert", "given" : "R", "non-dropping-particle" : "", "parse-names" : false, "suffix" : "" } ], "container-title" : "Archives of Psychology", "id" : "ITEM-1", "issued" : { "date-parts" : [ [ "1932" ] ] }, "page" : "55", "title" : "A technique for the measurement of attitudes.", "type" : "article-journal", "volume" : "22  140" }, "suppress-author" : 1, "uris" : [ "http://www.mendeley.com/documents/?uuid=2e80ceca-3f0b-4021-ad5a-026a5e177042" ] } ], "mendeley" : { "formattedCitation" : "(1932)", "plainTextFormattedCitation" : "(1932)", "previouslyFormattedCitation" : "(1932)" }, "properties" : { "noteIndex" : 4 }, "schema" : "https://github.com/citation-style-language/schema/raw/master/csl-citation.json" }</w:instrText>
      </w:r>
      <w:r w:rsidR="00394095">
        <w:fldChar w:fldCharType="separate"/>
      </w:r>
      <w:r w:rsidR="00394095" w:rsidRPr="00394095">
        <w:rPr>
          <w:noProof/>
        </w:rPr>
        <w:t>(1932)</w:t>
      </w:r>
      <w:r w:rsidR="00394095">
        <w:fldChar w:fldCharType="end"/>
      </w:r>
      <w:r w:rsidR="006B3667">
        <w:t xml:space="preserve">), </w:t>
      </w:r>
      <w:r>
        <w:t>atribuindo um valor para cada opção de resposta (codificação). A opção de</w:t>
      </w:r>
      <w:r w:rsidR="006B3667">
        <w:t xml:space="preserve"> resposta m</w:t>
      </w:r>
      <w:r>
        <w:t>ai</w:t>
      </w:r>
      <w:r w:rsidR="006B3667">
        <w:t xml:space="preserve">s favorável à conservação dos carnívoros foram codificada com valores maiores, e a menos favorável com valores menores. </w:t>
      </w:r>
      <w:r w:rsidR="00AB556C">
        <w:t>As</w:t>
      </w:r>
      <w:r>
        <w:t xml:space="preserve"> repostas das perguntas referentes </w:t>
      </w:r>
      <w:r w:rsidR="00AB556C">
        <w:t xml:space="preserve">a </w:t>
      </w:r>
      <w:r>
        <w:t xml:space="preserve">cada variável foram somadas e reescalonadas de 0 a 5, para padronização dos resultados. </w:t>
      </w:r>
    </w:p>
    <w:p w14:paraId="01A500DB" w14:textId="24AD9916" w:rsidR="00164A52" w:rsidRDefault="00847CEE" w:rsidP="00B84E22">
      <w:pPr>
        <w:jc w:val="both"/>
      </w:pPr>
      <w:r>
        <w:t>Para a</w:t>
      </w:r>
      <w:r w:rsidR="00494548">
        <w:t xml:space="preserve">lgumas perguntas foram usadas listas livres (questões iniciais referentes </w:t>
      </w:r>
      <w:r w:rsidR="00AB556C">
        <w:t>à</w:t>
      </w:r>
      <w:r w:rsidR="00494548">
        <w:t xml:space="preserve"> saliência das espécies)</w:t>
      </w:r>
      <w:r>
        <w:t>,</w:t>
      </w:r>
      <w:r w:rsidR="006B3667">
        <w:t xml:space="preserve"> onde o entrevista</w:t>
      </w:r>
      <w:r w:rsidR="00AB556C">
        <w:t>do</w:t>
      </w:r>
      <w:r w:rsidR="006B3667">
        <w:t xml:space="preserve"> era solicitado a citar espécies da região</w:t>
      </w:r>
      <w:r w:rsidR="00494548">
        <w:t>.</w:t>
      </w:r>
      <w:r w:rsidR="006B3667">
        <w:t xml:space="preserve"> Nestas questões abertas, a ordem</w:t>
      </w:r>
      <w:r>
        <w:t xml:space="preserve"> </w:t>
      </w:r>
      <w:r w:rsidR="006B3667">
        <w:t xml:space="preserve">e a </w:t>
      </w:r>
      <w:r w:rsidR="00AB556C">
        <w:t>frequência</w:t>
      </w:r>
      <w:r w:rsidR="006B3667">
        <w:t xml:space="preserve"> das espécies citadas</w:t>
      </w:r>
      <w:r w:rsidR="00494548">
        <w:t xml:space="preserve"> </w:t>
      </w:r>
      <w:r w:rsidR="006B3667">
        <w:t>indica</w:t>
      </w:r>
      <w:r w:rsidR="00AB556C">
        <w:t>m sua</w:t>
      </w:r>
      <w:r w:rsidR="006B3667">
        <w:t xml:space="preserve"> a </w:t>
      </w:r>
      <w:r w:rsidR="00AB556C">
        <w:t>importância</w:t>
      </w:r>
      <w:r w:rsidR="006B3667">
        <w:t xml:space="preserve"> para o conjunto de entrevistado.</w:t>
      </w:r>
    </w:p>
    <w:p w14:paraId="34FBA478" w14:textId="30EB9C58" w:rsidR="00AB556C" w:rsidRDefault="00F33BD2" w:rsidP="00847CEE">
      <w:pPr>
        <w:jc w:val="both"/>
      </w:pPr>
      <w:r>
        <w:lastRenderedPageBreak/>
        <w:t xml:space="preserve">Para maior robustez dos modelos estatísticos, ao </w:t>
      </w:r>
      <w:r w:rsidR="00AB556C">
        <w:t>invés</w:t>
      </w:r>
      <w:r>
        <w:t xml:space="preserve"> de </w:t>
      </w:r>
      <w:r w:rsidR="00AB556C">
        <w:t>analisar</w:t>
      </w:r>
      <w:r>
        <w:t xml:space="preserve"> os dados dos assentamentos separadamente (o que diminuiria o tamanho amostral e</w:t>
      </w:r>
      <w:r w:rsidR="00AB556C">
        <w:t>,</w:t>
      </w:r>
      <w:r>
        <w:t xml:space="preserve"> consequentemente</w:t>
      </w:r>
      <w:r w:rsidR="00AB556C">
        <w:t>,</w:t>
      </w:r>
      <w:r>
        <w:t xml:space="preserve"> o poder do</w:t>
      </w:r>
      <w:r w:rsidR="003737E0">
        <w:t>s</w:t>
      </w:r>
      <w:r>
        <w:t xml:space="preserve"> teste</w:t>
      </w:r>
      <w:r w:rsidR="003737E0">
        <w:t>s</w:t>
      </w:r>
      <w:r>
        <w:t>), os assentamentos entraram como uma variável explicativa do modelo. Isto perm</w:t>
      </w:r>
      <w:r w:rsidR="00AB556C">
        <w:t>i</w:t>
      </w:r>
      <w:r>
        <w:t xml:space="preserve">tiu avaliar as diferenças </w:t>
      </w:r>
      <w:r w:rsidR="003737E0">
        <w:t>d</w:t>
      </w:r>
      <w:r>
        <w:t xml:space="preserve">os assentamentos em relação a variável </w:t>
      </w:r>
      <w:r w:rsidR="00AB556C">
        <w:t>resposta</w:t>
      </w:r>
      <w:r>
        <w:t xml:space="preserve"> (atitude), mas não</w:t>
      </w:r>
      <w:r w:rsidR="00847CEE">
        <w:t xml:space="preserve"> permitiu avaliar a diferença </w:t>
      </w:r>
      <w:r w:rsidR="003737E0">
        <w:t>d</w:t>
      </w:r>
      <w:r w:rsidR="00847CEE">
        <w:t>os assentame</w:t>
      </w:r>
      <w:r w:rsidR="00AB556C">
        <w:t>n</w:t>
      </w:r>
      <w:r w:rsidR="00847CEE">
        <w:t>tos</w:t>
      </w:r>
      <w:r>
        <w:t xml:space="preserve"> em relação as variáveis </w:t>
      </w:r>
      <w:r w:rsidR="00AB556C">
        <w:t>explicativas</w:t>
      </w:r>
      <w:r>
        <w:t xml:space="preserve"> </w:t>
      </w:r>
      <w:r w:rsidR="00AB556C">
        <w:t>(e.g. sentimentos, aceitação, p</w:t>
      </w:r>
      <w:r>
        <w:t>e</w:t>
      </w:r>
      <w:r w:rsidR="00AB556C">
        <w:t>r</w:t>
      </w:r>
      <w:r>
        <w:t>cepção de risco/benefício</w:t>
      </w:r>
      <w:r w:rsidR="00AB556C">
        <w:t>, etc.</w:t>
      </w:r>
      <w:r>
        <w:t>).</w:t>
      </w:r>
      <w:r w:rsidR="0038488E">
        <w:t xml:space="preserve"> </w:t>
      </w:r>
      <w:r w:rsidR="006960A7">
        <w:t>A validade interna das</w:t>
      </w:r>
      <w:r w:rsidR="00AB556C">
        <w:t xml:space="preserve"> variáveis foi medida usando o índice Alph</w:t>
      </w:r>
      <w:r w:rsidR="006960A7">
        <w:t xml:space="preserve">a de </w:t>
      </w:r>
      <w:r w:rsidR="00394095">
        <w:t>Cronbach</w:t>
      </w:r>
      <w:r w:rsidR="00AB556C">
        <w:t xml:space="preserve"> </w:t>
      </w:r>
      <w:r w:rsidR="00394095">
        <w:fldChar w:fldCharType="begin" w:fldLock="1"/>
      </w:r>
      <w:r w:rsidR="00394095">
        <w:instrText>ADDIN CSL_CITATION { "citationItems" : [ { "id" : "ITEM-1", "itemData" : { "ISSN" : "0033-3123", "author" : [ { "dropping-particle" : "", "family" : "Cronbach", "given" : "Lee J", "non-dropping-particle" : "", "parse-names" : false, "suffix" : "" } ], "container-title" : "psychometrika", "id" : "ITEM-1", "issue" : "3", "issued" : { "date-parts" : [ [ "1951" ] ] }, "page" : "297-334", "publisher" : "Springer", "title" : "Coefficient alpha and the internal structure of tests", "type" : "article-journal", "volume" : "16" }, "uris" : [ "http://www.mendeley.com/documents/?uuid=1d97b87d-9d91-41ee-8030-0d6c7d49607f" ] } ], "mendeley" : { "formattedCitation" : "(Cronbach, 1951)", "plainTextFormattedCitation" : "(Cronbach, 1951)", "previouslyFormattedCitation" : "(Cronbach, 1951)" }, "properties" : { "noteIndex" : 5 }, "schema" : "https://github.com/citation-style-language/schema/raw/master/csl-citation.json" }</w:instrText>
      </w:r>
      <w:r w:rsidR="00394095">
        <w:fldChar w:fldCharType="separate"/>
      </w:r>
      <w:r w:rsidR="00394095" w:rsidRPr="00394095">
        <w:rPr>
          <w:noProof/>
        </w:rPr>
        <w:t>(Cronbach, 1951)</w:t>
      </w:r>
      <w:r w:rsidR="00394095">
        <w:fldChar w:fldCharType="end"/>
      </w:r>
      <w:r w:rsidR="006960A7">
        <w:t>. Valores de Al</w:t>
      </w:r>
      <w:r w:rsidR="00AB556C">
        <w:t>ph</w:t>
      </w:r>
      <w:r w:rsidR="006960A7">
        <w:t xml:space="preserve">a de </w:t>
      </w:r>
      <w:r w:rsidR="00394095">
        <w:t>Cronbach</w:t>
      </w:r>
      <w:r w:rsidR="006960A7">
        <w:t xml:space="preserve"> superiores a </w:t>
      </w:r>
      <w:r w:rsidR="003737E0">
        <w:t>0.7</w:t>
      </w:r>
      <w:r w:rsidR="006960A7">
        <w:t xml:space="preserve"> indicam alta validade do conjunto de pergun</w:t>
      </w:r>
      <w:r w:rsidR="0038488E">
        <w:t xml:space="preserve">tas referentes </w:t>
      </w:r>
      <w:r w:rsidR="00AB556C">
        <w:t>àquela</w:t>
      </w:r>
      <w:r w:rsidR="0038488E">
        <w:t xml:space="preserve"> variável. </w:t>
      </w:r>
      <w:r w:rsidRPr="006960A7">
        <w:t>Para aval</w:t>
      </w:r>
      <w:r w:rsidR="00AB556C">
        <w:t>iar o efeito das variáveis na a</w:t>
      </w:r>
      <w:r w:rsidRPr="006960A7">
        <w:t>titude, foi usado Modelos Lineares Generalizados</w:t>
      </w:r>
      <w:r w:rsidR="003737E0">
        <w:t xml:space="preserve"> (GLM)</w:t>
      </w:r>
      <w:r w:rsidRPr="006960A7">
        <w:t xml:space="preserve">, </w:t>
      </w:r>
      <w:r w:rsidR="006960A7" w:rsidRPr="006960A7">
        <w:t>ajusta</w:t>
      </w:r>
      <w:r w:rsidR="00AB556C">
        <w:t>n</w:t>
      </w:r>
      <w:r w:rsidR="006960A7" w:rsidRPr="006960A7">
        <w:t>do</w:t>
      </w:r>
      <w:r w:rsidR="00AB556C">
        <w:t xml:space="preserve"> para a</w:t>
      </w:r>
      <w:r w:rsidR="006960A7" w:rsidRPr="006960A7">
        <w:t xml:space="preserve"> </w:t>
      </w:r>
      <w:r w:rsidR="00AB556C">
        <w:t xml:space="preserve">diferença entre os </w:t>
      </w:r>
      <w:r w:rsidR="006960A7" w:rsidRPr="006960A7">
        <w:t>dois assentamentos.</w:t>
      </w:r>
      <w:r w:rsidR="006960A7">
        <w:t xml:space="preserve"> Todas as análises foram realizadas no </w:t>
      </w:r>
      <w:r w:rsidR="006960A7" w:rsidRPr="006960A7">
        <w:t>R 3.1.2 (R Core Team, 2015)</w:t>
      </w:r>
      <w:r w:rsidR="006960A7">
        <w:t>.</w:t>
      </w:r>
      <w:r w:rsidR="00847CEE" w:rsidRPr="00847CEE">
        <w:t xml:space="preserve"> </w:t>
      </w:r>
    </w:p>
    <w:p w14:paraId="321E7514" w14:textId="34E17054" w:rsidR="00847CEE" w:rsidRDefault="00AB556C" w:rsidP="00847CEE">
      <w:pPr>
        <w:jc w:val="both"/>
      </w:pPr>
      <w:r w:rsidRPr="00C679CD">
        <w:rPr>
          <w:noProof/>
        </w:rPr>
        <w:drawing>
          <wp:inline distT="0" distB="0" distL="0" distR="0" wp14:anchorId="18B7C3ED" wp14:editId="5CE414B7">
            <wp:extent cx="5400040" cy="3037840"/>
            <wp:effectExtent l="0" t="0" r="0" b="0"/>
            <wp:docPr id="1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400040" cy="3037840"/>
                    </a:xfrm>
                    <a:prstGeom prst="rect">
                      <a:avLst/>
                    </a:prstGeom>
                  </pic:spPr>
                </pic:pic>
              </a:graphicData>
            </a:graphic>
          </wp:inline>
        </w:drawing>
      </w:r>
    </w:p>
    <w:p w14:paraId="31199695" w14:textId="77777777" w:rsidR="00AB556C" w:rsidRDefault="00AB556C" w:rsidP="00AB556C">
      <w:pPr>
        <w:pStyle w:val="Caption"/>
        <w:jc w:val="both"/>
      </w:pPr>
      <w:r>
        <w:t xml:space="preserve">Figura </w:t>
      </w:r>
      <w:r w:rsidR="00416AFC">
        <w:fldChar w:fldCharType="begin"/>
      </w:r>
      <w:r w:rsidR="00416AFC">
        <w:instrText xml:space="preserve"> SEQ Figura \* ARABIC </w:instrText>
      </w:r>
      <w:r w:rsidR="00416AFC">
        <w:fldChar w:fldCharType="separate"/>
      </w:r>
      <w:r>
        <w:rPr>
          <w:noProof/>
        </w:rPr>
        <w:t>2</w:t>
      </w:r>
      <w:r w:rsidR="00416AFC">
        <w:rPr>
          <w:noProof/>
        </w:rPr>
        <w:fldChar w:fldCharType="end"/>
      </w:r>
      <w:r>
        <w:t>. Entrevistas sendo realizadas durante visitas as propriedades dos assentados.</w:t>
      </w:r>
    </w:p>
    <w:p w14:paraId="3DB2AEF7" w14:textId="77777777" w:rsidR="00AB556C" w:rsidRPr="00AB556C" w:rsidRDefault="00AB556C" w:rsidP="00AB556C"/>
    <w:p w14:paraId="63986785" w14:textId="2C670140" w:rsidR="00AB556C" w:rsidRPr="00AB556C" w:rsidRDefault="00AB556C" w:rsidP="00847CEE">
      <w:pPr>
        <w:jc w:val="both"/>
        <w:rPr>
          <w:b/>
          <w:color w:val="1F497D" w:themeColor="text2"/>
        </w:rPr>
      </w:pPr>
      <w:r>
        <w:rPr>
          <w:b/>
          <w:color w:val="1F497D" w:themeColor="text2"/>
        </w:rPr>
        <w:t>Armadilhamento fotográfico</w:t>
      </w:r>
    </w:p>
    <w:p w14:paraId="3A506A15" w14:textId="77777777" w:rsidR="00AB556C" w:rsidRDefault="00847CEE" w:rsidP="00847CEE">
      <w:pPr>
        <w:jc w:val="both"/>
      </w:pPr>
      <w:r>
        <w:t xml:space="preserve">Para confirmação da ocorrência </w:t>
      </w:r>
      <w:r w:rsidR="0038488E">
        <w:t>das espécies de carnívoro silvestres apontadas como responsáveis pel</w:t>
      </w:r>
      <w:r>
        <w:t xml:space="preserve">os ataques </w:t>
      </w:r>
      <w:r w:rsidR="0038488E">
        <w:t>aos animais domésticos</w:t>
      </w:r>
      <w:r>
        <w:t>, for</w:t>
      </w:r>
      <w:r w:rsidR="00AB556C">
        <w:t>am</w:t>
      </w:r>
      <w:r>
        <w:t xml:space="preserve"> instaladas 1</w:t>
      </w:r>
      <w:r w:rsidR="003737E0">
        <w:t>3</w:t>
      </w:r>
      <w:r>
        <w:t xml:space="preserve"> armadilhas fotográficas</w:t>
      </w:r>
      <w:r w:rsidR="003737E0">
        <w:t xml:space="preserve"> em cada assentamento</w:t>
      </w:r>
      <w:r>
        <w:t xml:space="preserve">. </w:t>
      </w:r>
      <w:r w:rsidR="0038488E">
        <w:t xml:space="preserve">Neste relatório </w:t>
      </w:r>
      <w:r w:rsidR="00AB556C">
        <w:t>constam</w:t>
      </w:r>
      <w:r w:rsidR="0038488E">
        <w:t xml:space="preserve"> apenas os resultados do armadilhamento fotográfico na região do ASM. Os registros fotográficos da região</w:t>
      </w:r>
      <w:r w:rsidR="00AB556C">
        <w:t xml:space="preserve"> do AJD ainda estão sendo analis</w:t>
      </w:r>
      <w:r w:rsidR="0038488E">
        <w:t xml:space="preserve">ados. </w:t>
      </w:r>
    </w:p>
    <w:p w14:paraId="557E4E7C" w14:textId="51D1F9F1" w:rsidR="00847CEE" w:rsidRDefault="00847CEE" w:rsidP="00847CEE">
      <w:pPr>
        <w:jc w:val="both"/>
      </w:pPr>
      <w:r>
        <w:t>As armadilhas fotográficas são dispositivos automáticos</w:t>
      </w:r>
      <w:r w:rsidR="00AB556C">
        <w:t>, não invasivos,</w:t>
      </w:r>
      <w:r>
        <w:t xml:space="preserve"> que registram imagens de animais que eventualmente passem por aquele local. Essas armadilhas ficaram </w:t>
      </w:r>
      <w:r w:rsidR="003737E0">
        <w:t>ativas em campo</w:t>
      </w:r>
      <w:r>
        <w:t xml:space="preserve"> por 30 dias para auxiliar na identificar dos carnívoros mais frequentes nas áreas de alta incidência de </w:t>
      </w:r>
      <w:r w:rsidR="00AB556C">
        <w:t>predação por carnívoros</w:t>
      </w:r>
      <w:r>
        <w:t xml:space="preserve">. O uso das câmeras se faz necessário uma vez que na maioria dos incidentes </w:t>
      </w:r>
      <w:r w:rsidR="00290255">
        <w:t>de predação por</w:t>
      </w:r>
      <w:r>
        <w:t xml:space="preserve"> carnívoros não é possível atribuir com precisão a espécie de carnívoro envolvido com base </w:t>
      </w:r>
      <w:r w:rsidR="003737E0">
        <w:t>apenas nas</w:t>
      </w:r>
      <w:r>
        <w:t xml:space="preserve"> entrevistas. A determinação da</w:t>
      </w:r>
      <w:r w:rsidR="00290255">
        <w:t>s</w:t>
      </w:r>
      <w:r>
        <w:t xml:space="preserve"> espécie</w:t>
      </w:r>
      <w:r w:rsidR="00290255">
        <w:t>s</w:t>
      </w:r>
      <w:r>
        <w:t xml:space="preserve"> </w:t>
      </w:r>
      <w:r>
        <w:lastRenderedPageBreak/>
        <w:t>de carnívoros mais frequentes</w:t>
      </w:r>
      <w:r w:rsidR="003737E0">
        <w:t xml:space="preserve"> na região </w:t>
      </w:r>
      <w:r>
        <w:t xml:space="preserve">é essencial para definição das melhores estratégias para mitigação do conflito. </w:t>
      </w:r>
    </w:p>
    <w:p w14:paraId="6995CA04" w14:textId="20BB83EC" w:rsidR="00C679CD" w:rsidRDefault="00C679CD" w:rsidP="00C679CD">
      <w:pPr>
        <w:keepNext/>
        <w:jc w:val="both"/>
      </w:pPr>
    </w:p>
    <w:p w14:paraId="24FA9FAE" w14:textId="77777777" w:rsidR="00164A52" w:rsidRPr="00F33BD2" w:rsidRDefault="00164A52" w:rsidP="00164A52">
      <w:pPr>
        <w:jc w:val="both"/>
        <w:rPr>
          <w:b/>
          <w:color w:val="1F497D" w:themeColor="text2"/>
          <w:sz w:val="28"/>
        </w:rPr>
      </w:pPr>
      <w:r w:rsidRPr="00F33BD2">
        <w:rPr>
          <w:b/>
          <w:color w:val="1F497D" w:themeColor="text2"/>
          <w:sz w:val="28"/>
        </w:rPr>
        <w:t>Resultados</w:t>
      </w:r>
      <w:r w:rsidR="00455253">
        <w:rPr>
          <w:b/>
          <w:color w:val="1F497D" w:themeColor="text2"/>
          <w:sz w:val="28"/>
        </w:rPr>
        <w:t xml:space="preserve"> e Discussão</w:t>
      </w:r>
    </w:p>
    <w:p w14:paraId="7014D9B2" w14:textId="1BAD0807" w:rsidR="00597E71" w:rsidRDefault="00597E71" w:rsidP="00164A52">
      <w:pPr>
        <w:jc w:val="both"/>
      </w:pPr>
      <w:r>
        <w:t xml:space="preserve">Foram entrevistados 53 assentados, sendo 31 no ASM e 22 no SJD. A principal fonte de renda dos entrevistados é a criação de animais (Figura </w:t>
      </w:r>
      <w:r w:rsidR="00290255">
        <w:t>3</w:t>
      </w:r>
      <w:r>
        <w:t>).</w:t>
      </w:r>
    </w:p>
    <w:p w14:paraId="6AF06A90" w14:textId="77777777" w:rsidR="00597E71" w:rsidRDefault="00597E71" w:rsidP="00597E71">
      <w:pPr>
        <w:keepNext/>
        <w:jc w:val="both"/>
      </w:pPr>
      <w:r w:rsidRPr="00597E71">
        <w:rPr>
          <w:noProof/>
        </w:rPr>
        <w:drawing>
          <wp:inline distT="0" distB="0" distL="0" distR="0" wp14:anchorId="4B16F7C3" wp14:editId="4B2BC7C2">
            <wp:extent cx="2943860" cy="1553952"/>
            <wp:effectExtent l="0" t="0" r="8890" b="8255"/>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2434FB8B" w14:textId="77777777" w:rsidR="00597E71" w:rsidRDefault="00597E71" w:rsidP="00597E71">
      <w:pPr>
        <w:pStyle w:val="Caption"/>
        <w:jc w:val="both"/>
      </w:pPr>
      <w:r>
        <w:t xml:space="preserve">Figura </w:t>
      </w:r>
      <w:r w:rsidR="00416AFC">
        <w:fldChar w:fldCharType="begin"/>
      </w:r>
      <w:r w:rsidR="00416AFC">
        <w:instrText xml:space="preserve"> SEQ Figura \* ARABIC </w:instrText>
      </w:r>
      <w:r w:rsidR="00416AFC">
        <w:fldChar w:fldCharType="separate"/>
      </w:r>
      <w:r w:rsidR="0076059D">
        <w:rPr>
          <w:noProof/>
        </w:rPr>
        <w:t>3</w:t>
      </w:r>
      <w:r w:rsidR="00416AFC">
        <w:rPr>
          <w:noProof/>
        </w:rPr>
        <w:fldChar w:fldCharType="end"/>
      </w:r>
      <w:r>
        <w:t>. Principal fonte de renda dos entrevistados nos assentamentos Santa Maria II e Joana Dark, em Rondônia.</w:t>
      </w:r>
    </w:p>
    <w:p w14:paraId="02AF1AE0" w14:textId="77777777" w:rsidR="00290255" w:rsidRPr="006960A7" w:rsidRDefault="00290255" w:rsidP="00290255">
      <w:pPr>
        <w:jc w:val="both"/>
        <w:rPr>
          <w:b/>
          <w:color w:val="1F497D" w:themeColor="text2"/>
        </w:rPr>
      </w:pPr>
      <w:r w:rsidRPr="006960A7">
        <w:rPr>
          <w:b/>
          <w:color w:val="1F497D" w:themeColor="text2"/>
        </w:rPr>
        <w:t>Saliência das espécies</w:t>
      </w:r>
    </w:p>
    <w:p w14:paraId="1FA2C642" w14:textId="49BBD744" w:rsidR="00576D8E" w:rsidRDefault="006242B3" w:rsidP="00164A52">
      <w:pPr>
        <w:jc w:val="both"/>
      </w:pPr>
      <w:r>
        <w:t xml:space="preserve">As primeiras perguntas do </w:t>
      </w:r>
      <w:r w:rsidR="00290255">
        <w:t>questionário</w:t>
      </w:r>
      <w:r>
        <w:t xml:space="preserve"> foram </w:t>
      </w:r>
      <w:r w:rsidR="006B3667">
        <w:t xml:space="preserve">listas abertas sobre: a) quais espécies o entrevistado gostaria que tivesse em maior numero na região; b) em menor numero; c) que mais frequentemente atacam rebanhos domésticos; d) que </w:t>
      </w:r>
      <w:r w:rsidR="00290255">
        <w:t>representam</w:t>
      </w:r>
      <w:r w:rsidR="006B3667">
        <w:t xml:space="preserve"> maior risco para as pessoas. É </w:t>
      </w:r>
      <w:r w:rsidR="00290255">
        <w:t>notável</w:t>
      </w:r>
      <w:r w:rsidR="006B3667">
        <w:t xml:space="preserve"> que a onça (particularmente a onça-pintada) é a espécie mais associada a interações </w:t>
      </w:r>
      <w:r w:rsidR="00290255">
        <w:t>negativas</w:t>
      </w:r>
      <w:r w:rsidR="006B3667">
        <w:t xml:space="preserve"> com o</w:t>
      </w:r>
      <w:r w:rsidR="00290255">
        <w:t>s</w:t>
      </w:r>
      <w:r w:rsidR="006B3667">
        <w:t xml:space="preserve"> assentados (</w:t>
      </w:r>
      <w:r w:rsidR="00597E71">
        <w:t xml:space="preserve">Figura </w:t>
      </w:r>
      <w:r w:rsidR="00290255">
        <w:t>4</w:t>
      </w:r>
      <w:r w:rsidR="006B3667">
        <w:t>)</w:t>
      </w:r>
      <w:r w:rsidR="0037105C">
        <w:t>. Portanto, daqui em diante os resultados</w:t>
      </w:r>
      <w:r w:rsidR="00597E71">
        <w:t xml:space="preserve"> ser</w:t>
      </w:r>
      <w:r w:rsidR="00290255">
        <w:t>ão</w:t>
      </w:r>
      <w:r w:rsidR="00597E71">
        <w:t xml:space="preserve"> enfocados</w:t>
      </w:r>
      <w:r w:rsidR="0037105C">
        <w:t xml:space="preserve"> na onça-pintada.</w:t>
      </w:r>
    </w:p>
    <w:p w14:paraId="429CA5BF" w14:textId="77777777" w:rsidR="00597E71" w:rsidRPr="006242B3" w:rsidRDefault="00597E71" w:rsidP="00164A52">
      <w:pPr>
        <w:jc w:val="both"/>
        <w:rPr>
          <w:b/>
          <w:color w:val="1F497D" w:themeColor="text2"/>
          <w:sz w:val="28"/>
        </w:rPr>
      </w:pPr>
    </w:p>
    <w:p w14:paraId="0E8F6D14" w14:textId="77777777" w:rsidR="006B3667" w:rsidRDefault="00DA53E8" w:rsidP="006B3667">
      <w:pPr>
        <w:keepNext/>
        <w:jc w:val="both"/>
      </w:pPr>
      <w:r>
        <w:rPr>
          <w:noProof/>
        </w:rPr>
        <w:lastRenderedPageBreak/>
        <w:drawing>
          <wp:inline distT="0" distB="0" distL="0" distR="0" wp14:anchorId="699B4819" wp14:editId="0529D322">
            <wp:extent cx="4969510" cy="6844786"/>
            <wp:effectExtent l="0" t="0" r="2540" b="0"/>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cos de saliencia.jpg"/>
                    <pic:cNvPicPr/>
                  </pic:nvPicPr>
                  <pic:blipFill rotWithShape="1">
                    <a:blip r:embed="rId14">
                      <a:extLst>
                        <a:ext uri="{28A0092B-C50C-407E-A947-70E740481C1C}">
                          <a14:useLocalDpi xmlns:a14="http://schemas.microsoft.com/office/drawing/2010/main" val="0"/>
                        </a:ext>
                      </a:extLst>
                    </a:blip>
                    <a:srcRect b="4644"/>
                    <a:stretch/>
                  </pic:blipFill>
                  <pic:spPr bwMode="auto">
                    <a:xfrm>
                      <a:off x="0" y="0"/>
                      <a:ext cx="4969510" cy="6844786"/>
                    </a:xfrm>
                    <a:prstGeom prst="rect">
                      <a:avLst/>
                    </a:prstGeom>
                    <a:ln>
                      <a:noFill/>
                    </a:ln>
                    <a:extLst>
                      <a:ext uri="{53640926-AAD7-44D8-BBD7-CCE9431645EC}">
                        <a14:shadowObscured xmlns:a14="http://schemas.microsoft.com/office/drawing/2010/main"/>
                      </a:ext>
                    </a:extLst>
                  </pic:spPr>
                </pic:pic>
              </a:graphicData>
            </a:graphic>
          </wp:inline>
        </w:drawing>
      </w:r>
    </w:p>
    <w:p w14:paraId="2F583FD4" w14:textId="071FDE25" w:rsidR="00311E66" w:rsidRDefault="006B3667" w:rsidP="006B3667">
      <w:pPr>
        <w:pStyle w:val="Caption"/>
        <w:jc w:val="both"/>
      </w:pPr>
      <w:r>
        <w:t xml:space="preserve">Figura </w:t>
      </w:r>
      <w:r w:rsidR="00416AFC">
        <w:fldChar w:fldCharType="begin"/>
      </w:r>
      <w:r w:rsidR="00416AFC">
        <w:instrText xml:space="preserve"> SEQ Figura \* ARABIC </w:instrText>
      </w:r>
      <w:r w:rsidR="00416AFC">
        <w:fldChar w:fldCharType="separate"/>
      </w:r>
      <w:r w:rsidR="0076059D">
        <w:rPr>
          <w:noProof/>
        </w:rPr>
        <w:t>4</w:t>
      </w:r>
      <w:r w:rsidR="00416AFC">
        <w:rPr>
          <w:noProof/>
        </w:rPr>
        <w:fldChar w:fldCharType="end"/>
      </w:r>
      <w:r>
        <w:t xml:space="preserve">. Gráfico de </w:t>
      </w:r>
      <w:r w:rsidR="00290255">
        <w:t>saliência</w:t>
      </w:r>
      <w:r>
        <w:t xml:space="preserve"> das espécies</w:t>
      </w:r>
      <w:r w:rsidR="00290255">
        <w:t xml:space="preserve"> para moradores do Assentamento Santa Maria II e Joana Dark, em Rondônia</w:t>
      </w:r>
      <w:r>
        <w:t xml:space="preserve">. Neste tipo de gráfico as espécies citadas primeiro </w:t>
      </w:r>
      <w:r w:rsidR="0037105C">
        <w:t xml:space="preserve">e </w:t>
      </w:r>
      <w:r>
        <w:t>com maior frequ</w:t>
      </w:r>
      <w:r w:rsidR="00904B8D">
        <w:t>ê</w:t>
      </w:r>
      <w:r>
        <w:t>ncia nas listas abertas são as de m</w:t>
      </w:r>
      <w:r w:rsidR="00290255">
        <w:t>a</w:t>
      </w:r>
      <w:r>
        <w:t>ior saliência</w:t>
      </w:r>
      <w:r w:rsidR="00290255">
        <w:t xml:space="preserve"> (área inferior direita dos gráficos)</w:t>
      </w:r>
      <w:r>
        <w:t>. A espécie de m</w:t>
      </w:r>
      <w:r w:rsidR="0037105C">
        <w:t>a</w:t>
      </w:r>
      <w:r>
        <w:t xml:space="preserve">ior saliência </w:t>
      </w:r>
      <w:r w:rsidR="0037105C">
        <w:t>para cada pergunta</w:t>
      </w:r>
      <w:r>
        <w:t xml:space="preserve"> está ilustrada </w:t>
      </w:r>
      <w:r w:rsidR="00904B8D">
        <w:t>em cada um dos gráficos. As perguntas do questionário referente aos gráficos são: a) “</w:t>
      </w:r>
      <w:r w:rsidR="00904B8D" w:rsidRPr="00904B8D">
        <w:t xml:space="preserve">Quais animais você gostaria que tivesse </w:t>
      </w:r>
      <w:r w:rsidR="00904B8D">
        <w:t>mais na região?”; b) “</w:t>
      </w:r>
      <w:r w:rsidR="00904B8D" w:rsidRPr="00904B8D">
        <w:t xml:space="preserve">Quais animais você gostaria que tivesse </w:t>
      </w:r>
      <w:r w:rsidR="00904B8D">
        <w:t>menos</w:t>
      </w:r>
      <w:r w:rsidR="00904B8D" w:rsidRPr="00904B8D">
        <w:t xml:space="preserve"> na região?</w:t>
      </w:r>
      <w:r w:rsidR="00904B8D">
        <w:t>”; c) “</w:t>
      </w:r>
      <w:r w:rsidR="00904B8D" w:rsidRPr="00904B8D">
        <w:t xml:space="preserve">Quais animais </w:t>
      </w:r>
      <w:r w:rsidR="00290255" w:rsidRPr="00904B8D">
        <w:t xml:space="preserve">atacam mais os </w:t>
      </w:r>
      <w:r w:rsidR="00904B8D" w:rsidRPr="00904B8D">
        <w:t>animais de criação?</w:t>
      </w:r>
      <w:r w:rsidR="00904B8D">
        <w:t>”; d) “</w:t>
      </w:r>
      <w:r w:rsidR="00904B8D" w:rsidRPr="00904B8D">
        <w:t xml:space="preserve">Quais animais </w:t>
      </w:r>
      <w:r w:rsidR="00290255">
        <w:t xml:space="preserve">são </w:t>
      </w:r>
      <w:r w:rsidR="00904B8D" w:rsidRPr="00904B8D">
        <w:t>mais perigoso para as pessoas?</w:t>
      </w:r>
      <w:r w:rsidR="00904B8D">
        <w:t>”.</w:t>
      </w:r>
    </w:p>
    <w:p w14:paraId="67957E42" w14:textId="77777777" w:rsidR="00904B8D" w:rsidRPr="00904B8D" w:rsidRDefault="00904B8D" w:rsidP="00904B8D">
      <w:pPr>
        <w:jc w:val="both"/>
        <w:rPr>
          <w:b/>
          <w:color w:val="1F497D" w:themeColor="text2"/>
        </w:rPr>
      </w:pPr>
      <w:r>
        <w:rPr>
          <w:b/>
          <w:color w:val="1F497D" w:themeColor="text2"/>
        </w:rPr>
        <w:t>Variáveis latentes</w:t>
      </w:r>
    </w:p>
    <w:p w14:paraId="6D198670" w14:textId="22F29009" w:rsidR="0038488E" w:rsidRDefault="00904B8D" w:rsidP="0098253C">
      <w:pPr>
        <w:jc w:val="both"/>
      </w:pPr>
      <w:r>
        <w:t xml:space="preserve">Para </w:t>
      </w:r>
      <w:r w:rsidR="00597E71">
        <w:t>analisar</w:t>
      </w:r>
      <w:r>
        <w:t xml:space="preserve"> quais fatores estão relacionados </w:t>
      </w:r>
      <w:r w:rsidR="00290255">
        <w:t>à</w:t>
      </w:r>
      <w:r>
        <w:t xml:space="preserve"> atitude das pessoas em relação ao comportamento de abate de onça, foram medidas algumas variáveis: aceitação, percepção de risco benefício, conhecimento, sentimentos, </w:t>
      </w:r>
      <w:r w:rsidR="00290255">
        <w:t xml:space="preserve">percepção de </w:t>
      </w:r>
      <w:r>
        <w:t xml:space="preserve">normas sociais, </w:t>
      </w:r>
      <w:r w:rsidR="00F33BD2">
        <w:t xml:space="preserve">percepção de </w:t>
      </w:r>
      <w:r w:rsidR="00F33BD2">
        <w:lastRenderedPageBreak/>
        <w:t xml:space="preserve">controle pessoal e </w:t>
      </w:r>
      <w:r>
        <w:t>confiança nas instituições</w:t>
      </w:r>
      <w:r w:rsidR="00F33BD2">
        <w:t xml:space="preserve">. Como os dois assentamentos possuem </w:t>
      </w:r>
      <w:r w:rsidR="00290255">
        <w:t>características semelhantes (ver Métodos – Área de estudo para maiores detalhes),</w:t>
      </w:r>
      <w:r>
        <w:t xml:space="preserve"> </w:t>
      </w:r>
      <w:r w:rsidR="00597E71">
        <w:t>os dados dos dois assentamentos foram analisados em conjunto.</w:t>
      </w:r>
    </w:p>
    <w:p w14:paraId="07475613" w14:textId="3A1065F6" w:rsidR="00C679CD" w:rsidRDefault="00C679CD" w:rsidP="0098253C">
      <w:pPr>
        <w:jc w:val="both"/>
      </w:pPr>
      <w:r>
        <w:t xml:space="preserve">Para </w:t>
      </w:r>
      <w:r w:rsidR="00E20EDA">
        <w:t>aceitação, percepção de risco/benefício, conhecimento, confiança nas instituições, e principalmente, norma social,</w:t>
      </w:r>
      <w:r>
        <w:t xml:space="preserve"> o</w:t>
      </w:r>
      <w:r w:rsidR="00290255">
        <w:t>s</w:t>
      </w:r>
      <w:r>
        <w:t xml:space="preserve"> gráfico</w:t>
      </w:r>
      <w:r w:rsidR="00290255">
        <w:t>s</w:t>
      </w:r>
      <w:r>
        <w:t xml:space="preserve"> indica</w:t>
      </w:r>
      <w:r w:rsidR="00290255">
        <w:t>m</w:t>
      </w:r>
      <w:r>
        <w:t xml:space="preserve"> uma </w:t>
      </w:r>
      <w:r w:rsidR="00290255">
        <w:t>tendência</w:t>
      </w:r>
      <w:r>
        <w:t xml:space="preserve"> de respostas menos favoráveis a conservação da onça-pintada (distribuição das barras de frequência </w:t>
      </w:r>
      <w:r w:rsidR="00290255">
        <w:t>enviesadas</w:t>
      </w:r>
      <w:r w:rsidR="00E20EDA">
        <w:t xml:space="preserve"> para a esquerda).</w:t>
      </w:r>
      <w:r w:rsidR="00E20EDA" w:rsidRPr="00E20EDA">
        <w:t xml:space="preserve"> </w:t>
      </w:r>
      <w:r w:rsidR="00E20EDA">
        <w:t xml:space="preserve">Apenas para sentimentos e controle pessoal o padrão do gráfico indica uma tendência de respostas favoráveis </w:t>
      </w:r>
      <w:r w:rsidR="00290255">
        <w:t>à</w:t>
      </w:r>
      <w:r w:rsidR="00E20EDA">
        <w:t xml:space="preserve"> conservação</w:t>
      </w:r>
      <w:r w:rsidR="00290255">
        <w:t xml:space="preserve"> (Figura 5)</w:t>
      </w:r>
      <w:r w:rsidR="00E20EDA">
        <w:t>.</w:t>
      </w:r>
    </w:p>
    <w:p w14:paraId="56BDD338" w14:textId="77777777" w:rsidR="0084408E" w:rsidRDefault="0084408E" w:rsidP="00904B8D"/>
    <w:p w14:paraId="4B5CEDA6" w14:textId="77777777" w:rsidR="0084408E" w:rsidRDefault="00597E71" w:rsidP="00904B8D">
      <w:r>
        <w:rPr>
          <w:noProof/>
        </w:rPr>
        <w:drawing>
          <wp:inline distT="0" distB="0" distL="0" distR="0" wp14:anchorId="30956FFB" wp14:editId="6FF5C599">
            <wp:extent cx="5399796" cy="5681966"/>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ficos variaveis latentes.tif"/>
                    <pic:cNvPicPr/>
                  </pic:nvPicPr>
                  <pic:blipFill rotWithShape="1">
                    <a:blip r:embed="rId15">
                      <a:extLst>
                        <a:ext uri="{28A0092B-C50C-407E-A947-70E740481C1C}">
                          <a14:useLocalDpi xmlns:a14="http://schemas.microsoft.com/office/drawing/2010/main" val="0"/>
                        </a:ext>
                      </a:extLst>
                    </a:blip>
                    <a:srcRect b="27152"/>
                    <a:stretch/>
                  </pic:blipFill>
                  <pic:spPr bwMode="auto">
                    <a:xfrm>
                      <a:off x="0" y="0"/>
                      <a:ext cx="5400040" cy="5682222"/>
                    </a:xfrm>
                    <a:prstGeom prst="rect">
                      <a:avLst/>
                    </a:prstGeom>
                    <a:ln>
                      <a:noFill/>
                    </a:ln>
                    <a:extLst>
                      <a:ext uri="{53640926-AAD7-44D8-BBD7-CCE9431645EC}">
                        <a14:shadowObscured xmlns:a14="http://schemas.microsoft.com/office/drawing/2010/main"/>
                      </a:ext>
                    </a:extLst>
                  </pic:spPr>
                </pic:pic>
              </a:graphicData>
            </a:graphic>
          </wp:inline>
        </w:drawing>
      </w:r>
    </w:p>
    <w:p w14:paraId="4715DF22" w14:textId="77777777" w:rsidR="007E62B3" w:rsidRDefault="00597E71" w:rsidP="007E62B3">
      <w:pPr>
        <w:keepNext/>
      </w:pPr>
      <w:r>
        <w:rPr>
          <w:noProof/>
        </w:rPr>
        <w:lastRenderedPageBreak/>
        <w:drawing>
          <wp:inline distT="0" distB="0" distL="0" distR="0" wp14:anchorId="42AA817B" wp14:editId="2236321D">
            <wp:extent cx="5400040" cy="5708393"/>
            <wp:effectExtent l="0" t="0" r="0" b="698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Graficos variaveis latentes2.tif"/>
                    <pic:cNvPicPr/>
                  </pic:nvPicPr>
                  <pic:blipFill rotWithShape="1">
                    <a:blip r:embed="rId16">
                      <a:extLst>
                        <a:ext uri="{28A0092B-C50C-407E-A947-70E740481C1C}">
                          <a14:useLocalDpi xmlns:a14="http://schemas.microsoft.com/office/drawing/2010/main" val="0"/>
                        </a:ext>
                      </a:extLst>
                    </a:blip>
                    <a:srcRect b="26818"/>
                    <a:stretch/>
                  </pic:blipFill>
                  <pic:spPr bwMode="auto">
                    <a:xfrm>
                      <a:off x="0" y="0"/>
                      <a:ext cx="5400040" cy="5708393"/>
                    </a:xfrm>
                    <a:prstGeom prst="rect">
                      <a:avLst/>
                    </a:prstGeom>
                    <a:ln>
                      <a:noFill/>
                    </a:ln>
                    <a:extLst>
                      <a:ext uri="{53640926-AAD7-44D8-BBD7-CCE9431645EC}">
                        <a14:shadowObscured xmlns:a14="http://schemas.microsoft.com/office/drawing/2010/main"/>
                      </a:ext>
                    </a:extLst>
                  </pic:spPr>
                </pic:pic>
              </a:graphicData>
            </a:graphic>
          </wp:inline>
        </w:drawing>
      </w:r>
    </w:p>
    <w:p w14:paraId="2D1DEF6C" w14:textId="35656F9E" w:rsidR="00597E71" w:rsidRPr="00904B8D" w:rsidRDefault="007E62B3" w:rsidP="007E62B3">
      <w:pPr>
        <w:pStyle w:val="Caption"/>
      </w:pPr>
      <w:r>
        <w:t xml:space="preserve">Figura </w:t>
      </w:r>
      <w:r w:rsidR="00416AFC">
        <w:fldChar w:fldCharType="begin"/>
      </w:r>
      <w:r w:rsidR="00416AFC">
        <w:instrText xml:space="preserve"> SEQ Figura \* ARABIC </w:instrText>
      </w:r>
      <w:r w:rsidR="00416AFC">
        <w:fldChar w:fldCharType="separate"/>
      </w:r>
      <w:r w:rsidR="0076059D">
        <w:rPr>
          <w:noProof/>
        </w:rPr>
        <w:t>5</w:t>
      </w:r>
      <w:r w:rsidR="00416AFC">
        <w:rPr>
          <w:noProof/>
        </w:rPr>
        <w:fldChar w:fldCharType="end"/>
      </w:r>
      <w:r>
        <w:t xml:space="preserve">. Variáveis medidas </w:t>
      </w:r>
      <w:r w:rsidR="00290255">
        <w:t>através</w:t>
      </w:r>
      <w:r>
        <w:t xml:space="preserve"> de entrevistas com moradores dos assentamentos Santa Maria II e Joana Dark, em Rondônia</w:t>
      </w:r>
      <w:r w:rsidR="005E0F64">
        <w:t xml:space="preserve">. A escala padrão é um </w:t>
      </w:r>
      <w:r w:rsidR="0098253C">
        <w:t>índice</w:t>
      </w:r>
      <w:r w:rsidR="005E0F64">
        <w:t xml:space="preserve"> que representa o quão favorável a conservação da onça-pintada foi o conjunto de resposta dos </w:t>
      </w:r>
      <w:r w:rsidR="0098253C">
        <w:t>entrevistados</w:t>
      </w:r>
      <w:r w:rsidR="005E0F64">
        <w:t>, sendo zero o menos favorável e 5 o mais favorável.</w:t>
      </w:r>
    </w:p>
    <w:p w14:paraId="7076D46E" w14:textId="0C356502" w:rsidR="005E0F64" w:rsidRDefault="008F5782" w:rsidP="0098253C">
      <w:pPr>
        <w:jc w:val="both"/>
      </w:pPr>
      <w:r>
        <w:t>O resultado do</w:t>
      </w:r>
      <w:r w:rsidR="005E0F64">
        <w:t xml:space="preserve"> Al</w:t>
      </w:r>
      <w:r w:rsidR="0098253C">
        <w:t>ph</w:t>
      </w:r>
      <w:r w:rsidR="005E0F64">
        <w:t xml:space="preserve">a de </w:t>
      </w:r>
      <w:r w:rsidR="00394095">
        <w:t>Cronbach</w:t>
      </w:r>
      <w:r w:rsidR="005E0F64">
        <w:t xml:space="preserve"> </w:t>
      </w:r>
      <w:r>
        <w:t xml:space="preserve">para cada variável </w:t>
      </w:r>
      <w:r w:rsidR="005E0F64">
        <w:t xml:space="preserve">pode ser visto na Tabela </w:t>
      </w:r>
      <w:r w:rsidR="0098253C">
        <w:t>1</w:t>
      </w:r>
      <w:r w:rsidR="005E0F64">
        <w:t xml:space="preserve">. </w:t>
      </w:r>
      <w:r>
        <w:t>A</w:t>
      </w:r>
      <w:r w:rsidR="005E0F64">
        <w:t xml:space="preserve">s variáveis </w:t>
      </w:r>
      <w:r w:rsidR="0098253C">
        <w:t xml:space="preserve">sentimentos, </w:t>
      </w:r>
      <w:r w:rsidR="005E0F64">
        <w:t xml:space="preserve">percepção de risco benefício, </w:t>
      </w:r>
      <w:r>
        <w:t>norma social, além de atitude atingiram alto valor de validade interna.</w:t>
      </w:r>
    </w:p>
    <w:p w14:paraId="19C063C5" w14:textId="77777777" w:rsidR="008F5782" w:rsidRDefault="008F5782" w:rsidP="005E0F64"/>
    <w:p w14:paraId="04C02DF3" w14:textId="77777777" w:rsidR="008F5782" w:rsidRDefault="008F5782" w:rsidP="005E0F64"/>
    <w:p w14:paraId="5BAF6B4A" w14:textId="77777777" w:rsidR="008F5782" w:rsidRDefault="008F5782" w:rsidP="005E0F64"/>
    <w:p w14:paraId="73B3CF92" w14:textId="77777777" w:rsidR="008F5782" w:rsidRDefault="008F5782" w:rsidP="005E0F64"/>
    <w:p w14:paraId="542EFE23" w14:textId="3C0B29E1" w:rsidR="008F5782" w:rsidRDefault="008F5782" w:rsidP="008F5782">
      <w:pPr>
        <w:pStyle w:val="Caption"/>
        <w:keepNext/>
      </w:pPr>
      <w:r>
        <w:lastRenderedPageBreak/>
        <w:t xml:space="preserve">Tabela </w:t>
      </w:r>
      <w:r w:rsidR="00416AFC">
        <w:fldChar w:fldCharType="begin"/>
      </w:r>
      <w:r w:rsidR="00416AFC">
        <w:instrText xml:space="preserve"> SEQ Tabela \* ARABIC </w:instrText>
      </w:r>
      <w:r w:rsidR="00416AFC">
        <w:fldChar w:fldCharType="separate"/>
      </w:r>
      <w:r w:rsidR="006B4B0A">
        <w:rPr>
          <w:noProof/>
        </w:rPr>
        <w:t>1</w:t>
      </w:r>
      <w:r w:rsidR="00416AFC">
        <w:rPr>
          <w:noProof/>
        </w:rPr>
        <w:fldChar w:fldCharType="end"/>
      </w:r>
      <w:r>
        <w:t>. Relação d</w:t>
      </w:r>
      <w:r w:rsidR="0098253C">
        <w:t>e</w:t>
      </w:r>
      <w:r>
        <w:t xml:space="preserve"> </w:t>
      </w:r>
      <w:r w:rsidR="0098253C">
        <w:t>vereáveis</w:t>
      </w:r>
      <w:r>
        <w:t xml:space="preserve"> e sues respectivos valores de Al</w:t>
      </w:r>
      <w:r w:rsidR="0098253C">
        <w:t>ph</w:t>
      </w:r>
      <w:r>
        <w:t xml:space="preserve">a de </w:t>
      </w:r>
      <w:r w:rsidR="00394095">
        <w:t>Cronbach</w:t>
      </w:r>
      <w:r>
        <w:t>. Valores acima de 0.7 estão marcados em negrito.</w:t>
      </w:r>
    </w:p>
    <w:tbl>
      <w:tblPr>
        <w:tblW w:w="7880" w:type="dxa"/>
        <w:tblCellMar>
          <w:left w:w="0" w:type="dxa"/>
          <w:right w:w="0" w:type="dxa"/>
        </w:tblCellMar>
        <w:tblLook w:val="0600" w:firstRow="0" w:lastRow="0" w:firstColumn="0" w:lastColumn="0" w:noHBand="1" w:noVBand="1"/>
      </w:tblPr>
      <w:tblGrid>
        <w:gridCol w:w="5860"/>
        <w:gridCol w:w="2020"/>
      </w:tblGrid>
      <w:tr w:rsidR="005E0F64" w:rsidRPr="005E0F64" w14:paraId="0D12A500" w14:textId="77777777" w:rsidTr="005E0F64">
        <w:trPr>
          <w:trHeight w:val="668"/>
        </w:trPr>
        <w:tc>
          <w:tcPr>
            <w:tcW w:w="5860" w:type="dxa"/>
            <w:tcBorders>
              <w:top w:val="single" w:sz="8" w:space="0" w:color="FFFFFF"/>
              <w:left w:val="single" w:sz="8" w:space="0" w:color="FFFFFF"/>
              <w:bottom w:val="single" w:sz="18" w:space="0" w:color="548235"/>
              <w:right w:val="single" w:sz="8" w:space="0" w:color="FFFFFF"/>
            </w:tcBorders>
            <w:shd w:val="clear" w:color="auto" w:fill="auto"/>
            <w:tcMar>
              <w:top w:w="15" w:type="dxa"/>
              <w:left w:w="15" w:type="dxa"/>
              <w:bottom w:w="0" w:type="dxa"/>
              <w:right w:w="15" w:type="dxa"/>
            </w:tcMar>
            <w:vAlign w:val="center"/>
            <w:hideMark/>
          </w:tcPr>
          <w:p w14:paraId="29D86659" w14:textId="0E92B472" w:rsidR="005E0F64" w:rsidRPr="00D84132" w:rsidRDefault="004D69BE" w:rsidP="004D69BE">
            <w:pPr>
              <w:spacing w:line="240" w:lineRule="auto"/>
              <w:rPr>
                <w:b/>
                <w:bCs/>
                <w:color w:val="4F6228" w:themeColor="accent3" w:themeShade="80"/>
                <w:sz w:val="28"/>
              </w:rPr>
            </w:pPr>
            <w:r>
              <w:rPr>
                <w:b/>
                <w:bCs/>
                <w:color w:val="4F6228" w:themeColor="accent3" w:themeShade="80"/>
                <w:sz w:val="28"/>
              </w:rPr>
              <w:t xml:space="preserve">     </w:t>
            </w:r>
            <w:r w:rsidR="005E0F64" w:rsidRPr="005E0F64">
              <w:rPr>
                <w:b/>
                <w:bCs/>
                <w:color w:val="4F6228" w:themeColor="accent3" w:themeShade="80"/>
                <w:sz w:val="28"/>
              </w:rPr>
              <w:t>Variável latente</w:t>
            </w:r>
          </w:p>
        </w:tc>
        <w:tc>
          <w:tcPr>
            <w:tcW w:w="2020" w:type="dxa"/>
            <w:tcBorders>
              <w:top w:val="single" w:sz="8" w:space="0" w:color="FFFFFF"/>
              <w:left w:val="single" w:sz="8" w:space="0" w:color="FFFFFF"/>
              <w:bottom w:val="single" w:sz="18" w:space="0" w:color="548235"/>
              <w:right w:val="single" w:sz="8" w:space="0" w:color="FFFFFF"/>
            </w:tcBorders>
            <w:shd w:val="clear" w:color="auto" w:fill="auto"/>
            <w:tcMar>
              <w:top w:w="15" w:type="dxa"/>
              <w:left w:w="15" w:type="dxa"/>
              <w:bottom w:w="0" w:type="dxa"/>
              <w:right w:w="15" w:type="dxa"/>
            </w:tcMar>
            <w:vAlign w:val="center"/>
            <w:hideMark/>
          </w:tcPr>
          <w:p w14:paraId="6DDB31CE" w14:textId="5BB8F32A" w:rsidR="005E0F64" w:rsidRPr="00D84132" w:rsidRDefault="005E0F64" w:rsidP="0098253C">
            <w:pPr>
              <w:spacing w:line="240" w:lineRule="auto"/>
              <w:jc w:val="center"/>
              <w:rPr>
                <w:b/>
                <w:bCs/>
                <w:color w:val="4F6228" w:themeColor="accent3" w:themeShade="80"/>
                <w:sz w:val="28"/>
              </w:rPr>
            </w:pPr>
            <w:r w:rsidRPr="005E0F64">
              <w:rPr>
                <w:b/>
                <w:bCs/>
                <w:color w:val="4F6228" w:themeColor="accent3" w:themeShade="80"/>
                <w:sz w:val="28"/>
              </w:rPr>
              <w:t>Al</w:t>
            </w:r>
            <w:r w:rsidR="0098253C">
              <w:rPr>
                <w:b/>
                <w:bCs/>
                <w:color w:val="4F6228" w:themeColor="accent3" w:themeShade="80"/>
                <w:sz w:val="28"/>
              </w:rPr>
              <w:t>ph</w:t>
            </w:r>
            <w:r w:rsidRPr="005E0F64">
              <w:rPr>
                <w:b/>
                <w:bCs/>
                <w:color w:val="4F6228" w:themeColor="accent3" w:themeShade="80"/>
                <w:sz w:val="28"/>
              </w:rPr>
              <w:t>a</w:t>
            </w:r>
            <w:r w:rsidR="008F5782">
              <w:rPr>
                <w:b/>
                <w:bCs/>
                <w:color w:val="4F6228" w:themeColor="accent3" w:themeShade="80"/>
                <w:sz w:val="28"/>
              </w:rPr>
              <w:t xml:space="preserve"> de </w:t>
            </w:r>
            <w:r w:rsidR="00394095">
              <w:rPr>
                <w:b/>
                <w:bCs/>
                <w:color w:val="4F6228" w:themeColor="accent3" w:themeShade="80"/>
                <w:sz w:val="28"/>
              </w:rPr>
              <w:t>Cronbach</w:t>
            </w:r>
          </w:p>
        </w:tc>
      </w:tr>
      <w:tr w:rsidR="005E0F64" w:rsidRPr="005E0F64" w14:paraId="7CAE137F" w14:textId="77777777" w:rsidTr="00D84132">
        <w:trPr>
          <w:trHeight w:val="283"/>
        </w:trPr>
        <w:tc>
          <w:tcPr>
            <w:tcW w:w="5860" w:type="dxa"/>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center"/>
            <w:hideMark/>
          </w:tcPr>
          <w:p w14:paraId="5A480474" w14:textId="77777777" w:rsidR="005E0F64" w:rsidRPr="00D84132" w:rsidRDefault="005E0F64" w:rsidP="00D84132">
            <w:pPr>
              <w:pStyle w:val="NoSpacing"/>
            </w:pPr>
            <w:r w:rsidRPr="00D84132">
              <w:t xml:space="preserve">  Aceitação</w:t>
            </w:r>
          </w:p>
        </w:tc>
        <w:tc>
          <w:tcPr>
            <w:tcW w:w="2020" w:type="dxa"/>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center"/>
            <w:hideMark/>
          </w:tcPr>
          <w:p w14:paraId="17DFB84D" w14:textId="77777777" w:rsidR="005E0F64" w:rsidRPr="00D84132" w:rsidRDefault="005E0F64" w:rsidP="00D84132">
            <w:pPr>
              <w:pStyle w:val="NoSpacing"/>
              <w:jc w:val="center"/>
            </w:pPr>
            <w:r w:rsidRPr="00D84132">
              <w:t>0.45</w:t>
            </w:r>
          </w:p>
        </w:tc>
      </w:tr>
      <w:tr w:rsidR="005E0F64" w:rsidRPr="005E0F64" w14:paraId="025E5994" w14:textId="77777777" w:rsidTr="00D84132">
        <w:trPr>
          <w:trHeight w:val="283"/>
        </w:trPr>
        <w:tc>
          <w:tcPr>
            <w:tcW w:w="5860" w:type="dxa"/>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center"/>
            <w:hideMark/>
          </w:tcPr>
          <w:p w14:paraId="3D2EF1D0" w14:textId="77777777" w:rsidR="005E0F64" w:rsidRPr="00D84132" w:rsidRDefault="005E0F64" w:rsidP="00D84132">
            <w:pPr>
              <w:pStyle w:val="NoSpacing"/>
            </w:pPr>
            <w:r w:rsidRPr="00D84132">
              <w:t xml:space="preserve">  Risco / Benefício</w:t>
            </w:r>
          </w:p>
        </w:tc>
        <w:tc>
          <w:tcPr>
            <w:tcW w:w="2020" w:type="dxa"/>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center"/>
            <w:hideMark/>
          </w:tcPr>
          <w:p w14:paraId="4CFF8A02" w14:textId="77777777" w:rsidR="005E0F64" w:rsidRPr="00C87B8A" w:rsidRDefault="005E0F64" w:rsidP="00D84132">
            <w:pPr>
              <w:pStyle w:val="NoSpacing"/>
              <w:jc w:val="center"/>
              <w:rPr>
                <w:b/>
              </w:rPr>
            </w:pPr>
            <w:r w:rsidRPr="00C87B8A">
              <w:rPr>
                <w:b/>
              </w:rPr>
              <w:t>0.71</w:t>
            </w:r>
          </w:p>
        </w:tc>
      </w:tr>
      <w:tr w:rsidR="005E0F64" w:rsidRPr="005E0F64" w14:paraId="12E4238B" w14:textId="77777777" w:rsidTr="00D84132">
        <w:trPr>
          <w:trHeight w:val="283"/>
        </w:trPr>
        <w:tc>
          <w:tcPr>
            <w:tcW w:w="5860" w:type="dxa"/>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center"/>
            <w:hideMark/>
          </w:tcPr>
          <w:p w14:paraId="789F36FD" w14:textId="77777777" w:rsidR="005E0F64" w:rsidRPr="00D84132" w:rsidRDefault="005E0F64" w:rsidP="00D84132">
            <w:pPr>
              <w:pStyle w:val="NoSpacing"/>
            </w:pPr>
            <w:r w:rsidRPr="00D84132">
              <w:t xml:space="preserve">  Sentimento</w:t>
            </w:r>
          </w:p>
        </w:tc>
        <w:tc>
          <w:tcPr>
            <w:tcW w:w="2020" w:type="dxa"/>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center"/>
            <w:hideMark/>
          </w:tcPr>
          <w:p w14:paraId="0F0D78E8" w14:textId="77777777" w:rsidR="005E0F64" w:rsidRPr="00C87B8A" w:rsidRDefault="005E0F64" w:rsidP="00D84132">
            <w:pPr>
              <w:pStyle w:val="NoSpacing"/>
              <w:jc w:val="center"/>
              <w:rPr>
                <w:b/>
              </w:rPr>
            </w:pPr>
            <w:r w:rsidRPr="00C87B8A">
              <w:rPr>
                <w:b/>
              </w:rPr>
              <w:t>0.73</w:t>
            </w:r>
          </w:p>
        </w:tc>
      </w:tr>
      <w:tr w:rsidR="005E0F64" w:rsidRPr="005E0F64" w14:paraId="5C89CFEB" w14:textId="77777777" w:rsidTr="00D84132">
        <w:trPr>
          <w:trHeight w:val="283"/>
        </w:trPr>
        <w:tc>
          <w:tcPr>
            <w:tcW w:w="5860" w:type="dxa"/>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center"/>
            <w:hideMark/>
          </w:tcPr>
          <w:p w14:paraId="55343501" w14:textId="77777777" w:rsidR="005E0F64" w:rsidRPr="00D84132" w:rsidRDefault="005E0F64" w:rsidP="00D84132">
            <w:pPr>
              <w:pStyle w:val="NoSpacing"/>
            </w:pPr>
            <w:r w:rsidRPr="00D84132">
              <w:t xml:space="preserve">  Controle pessoal</w:t>
            </w:r>
          </w:p>
        </w:tc>
        <w:tc>
          <w:tcPr>
            <w:tcW w:w="2020" w:type="dxa"/>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center"/>
            <w:hideMark/>
          </w:tcPr>
          <w:p w14:paraId="4EE25954" w14:textId="77777777" w:rsidR="005E0F64" w:rsidRPr="00D84132" w:rsidRDefault="005E0F64" w:rsidP="00D84132">
            <w:pPr>
              <w:pStyle w:val="NoSpacing"/>
              <w:jc w:val="center"/>
            </w:pPr>
            <w:r w:rsidRPr="00D84132">
              <w:t>0.06</w:t>
            </w:r>
          </w:p>
        </w:tc>
      </w:tr>
      <w:tr w:rsidR="005E0F64" w:rsidRPr="005E0F64" w14:paraId="06165AF9" w14:textId="77777777" w:rsidTr="00D84132">
        <w:trPr>
          <w:trHeight w:val="283"/>
        </w:trPr>
        <w:tc>
          <w:tcPr>
            <w:tcW w:w="5860" w:type="dxa"/>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center"/>
            <w:hideMark/>
          </w:tcPr>
          <w:p w14:paraId="2DFA537F" w14:textId="77777777" w:rsidR="005E0F64" w:rsidRPr="00D84132" w:rsidRDefault="005E0F64" w:rsidP="00D84132">
            <w:pPr>
              <w:pStyle w:val="NoSpacing"/>
            </w:pPr>
            <w:r w:rsidRPr="00D84132">
              <w:t xml:space="preserve">  Norma social</w:t>
            </w:r>
          </w:p>
        </w:tc>
        <w:tc>
          <w:tcPr>
            <w:tcW w:w="2020" w:type="dxa"/>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center"/>
            <w:hideMark/>
          </w:tcPr>
          <w:p w14:paraId="776202E7" w14:textId="77777777" w:rsidR="005E0F64" w:rsidRPr="00C87B8A" w:rsidRDefault="005E0F64" w:rsidP="00D84132">
            <w:pPr>
              <w:pStyle w:val="NoSpacing"/>
              <w:jc w:val="center"/>
              <w:rPr>
                <w:b/>
              </w:rPr>
            </w:pPr>
            <w:r w:rsidRPr="00C87B8A">
              <w:rPr>
                <w:b/>
              </w:rPr>
              <w:t>0.79</w:t>
            </w:r>
          </w:p>
        </w:tc>
      </w:tr>
      <w:tr w:rsidR="005E0F64" w:rsidRPr="005E0F64" w14:paraId="6A9C7DCD" w14:textId="77777777" w:rsidTr="00D84132">
        <w:trPr>
          <w:trHeight w:val="283"/>
        </w:trPr>
        <w:tc>
          <w:tcPr>
            <w:tcW w:w="5860" w:type="dxa"/>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center"/>
            <w:hideMark/>
          </w:tcPr>
          <w:p w14:paraId="22ACAA19" w14:textId="77777777" w:rsidR="005E0F64" w:rsidRPr="00D84132" w:rsidRDefault="005E0F64" w:rsidP="00D84132">
            <w:pPr>
              <w:pStyle w:val="NoSpacing"/>
            </w:pPr>
            <w:r w:rsidRPr="00D84132">
              <w:t xml:space="preserve">  Conhecimento</w:t>
            </w:r>
          </w:p>
        </w:tc>
        <w:tc>
          <w:tcPr>
            <w:tcW w:w="2020" w:type="dxa"/>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center"/>
            <w:hideMark/>
          </w:tcPr>
          <w:p w14:paraId="550637EE" w14:textId="77777777" w:rsidR="005E0F64" w:rsidRPr="00D84132" w:rsidRDefault="005E0F64" w:rsidP="00D84132">
            <w:pPr>
              <w:pStyle w:val="NoSpacing"/>
              <w:jc w:val="center"/>
            </w:pPr>
            <w:r w:rsidRPr="00D84132">
              <w:t>0.07</w:t>
            </w:r>
          </w:p>
        </w:tc>
      </w:tr>
      <w:tr w:rsidR="005E0F64" w:rsidRPr="005E0F64" w14:paraId="75309C0C" w14:textId="77777777" w:rsidTr="00D84132">
        <w:trPr>
          <w:trHeight w:val="283"/>
        </w:trPr>
        <w:tc>
          <w:tcPr>
            <w:tcW w:w="5860" w:type="dxa"/>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center"/>
            <w:hideMark/>
          </w:tcPr>
          <w:p w14:paraId="1093013C" w14:textId="77777777" w:rsidR="005E0F64" w:rsidRPr="00D84132" w:rsidRDefault="005E0F64" w:rsidP="00D84132">
            <w:pPr>
              <w:pStyle w:val="NoSpacing"/>
            </w:pPr>
            <w:r w:rsidRPr="00D84132">
              <w:t xml:space="preserve">  Confiança nas Instituições</w:t>
            </w:r>
          </w:p>
        </w:tc>
        <w:tc>
          <w:tcPr>
            <w:tcW w:w="2020" w:type="dxa"/>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center"/>
            <w:hideMark/>
          </w:tcPr>
          <w:p w14:paraId="72A31384" w14:textId="77777777" w:rsidR="005E0F64" w:rsidRPr="00D84132" w:rsidRDefault="005E0F64" w:rsidP="00D84132">
            <w:pPr>
              <w:pStyle w:val="NoSpacing"/>
              <w:jc w:val="center"/>
            </w:pPr>
            <w:r w:rsidRPr="00D84132">
              <w:t>0.20</w:t>
            </w:r>
          </w:p>
        </w:tc>
      </w:tr>
      <w:tr w:rsidR="005E0F64" w:rsidRPr="005E0F64" w14:paraId="1DEEE38D" w14:textId="77777777" w:rsidTr="00D84132">
        <w:trPr>
          <w:trHeight w:val="283"/>
        </w:trPr>
        <w:tc>
          <w:tcPr>
            <w:tcW w:w="5860" w:type="dxa"/>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center"/>
            <w:hideMark/>
          </w:tcPr>
          <w:p w14:paraId="64DF642E" w14:textId="77777777" w:rsidR="005E0F64" w:rsidRPr="00D84132" w:rsidRDefault="005E0F64" w:rsidP="00D84132">
            <w:pPr>
              <w:pStyle w:val="NoSpacing"/>
            </w:pPr>
            <w:r w:rsidRPr="00D84132">
              <w:t xml:space="preserve">  Aceitação</w:t>
            </w:r>
          </w:p>
        </w:tc>
        <w:tc>
          <w:tcPr>
            <w:tcW w:w="2020" w:type="dxa"/>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center"/>
            <w:hideMark/>
          </w:tcPr>
          <w:p w14:paraId="6913213C" w14:textId="77777777" w:rsidR="005E0F64" w:rsidRPr="00C87B8A" w:rsidRDefault="005E0F64" w:rsidP="00D84132">
            <w:pPr>
              <w:pStyle w:val="NoSpacing"/>
              <w:jc w:val="center"/>
              <w:rPr>
                <w:b/>
              </w:rPr>
            </w:pPr>
            <w:r w:rsidRPr="00C87B8A">
              <w:rPr>
                <w:b/>
              </w:rPr>
              <w:t>0.82</w:t>
            </w:r>
          </w:p>
        </w:tc>
      </w:tr>
    </w:tbl>
    <w:p w14:paraId="709C4926" w14:textId="77777777" w:rsidR="00E20EDA" w:rsidRPr="007E62B3" w:rsidRDefault="00E20EDA" w:rsidP="00B84E22">
      <w:pPr>
        <w:jc w:val="both"/>
        <w:rPr>
          <w:b/>
          <w:color w:val="1F497D" w:themeColor="text2"/>
          <w:sz w:val="28"/>
        </w:rPr>
      </w:pPr>
    </w:p>
    <w:p w14:paraId="36AF2819" w14:textId="42EAF4A4" w:rsidR="00C9567D" w:rsidRDefault="006F0F73" w:rsidP="00B84E22">
      <w:pPr>
        <w:jc w:val="both"/>
      </w:pPr>
      <w:r>
        <w:t>V</w:t>
      </w:r>
      <w:r w:rsidR="002B3E15">
        <w:t>á</w:t>
      </w:r>
      <w:r>
        <w:t>rios modelos, representando diferente</w:t>
      </w:r>
      <w:r w:rsidR="0098253C">
        <w:t>s</w:t>
      </w:r>
      <w:r>
        <w:t xml:space="preserve"> hipóteses, foram testados (Tabela </w:t>
      </w:r>
      <w:r w:rsidR="00761278">
        <w:t>2</w:t>
      </w:r>
      <w:r>
        <w:t xml:space="preserve">). As variáveis percepção de </w:t>
      </w:r>
      <w:r w:rsidRPr="008E5009">
        <w:t xml:space="preserve">risco/benefício, sentimento, controle pessoal e </w:t>
      </w:r>
      <w:r w:rsidRPr="00C9567D">
        <w:t>norma social</w:t>
      </w:r>
      <w:r w:rsidRPr="008E5009">
        <w:t xml:space="preserve"> foram os mais frequentes nos modelos melhor ranqueados. Entretanto, a variável controle pessoal foi </w:t>
      </w:r>
      <w:r w:rsidR="0098253C" w:rsidRPr="008E5009">
        <w:t>excluída</w:t>
      </w:r>
      <w:r w:rsidRPr="008E5009">
        <w:t xml:space="preserve"> por ter baixo valor de Al</w:t>
      </w:r>
      <w:r w:rsidR="00761278">
        <w:t>ph</w:t>
      </w:r>
      <w:r w:rsidRPr="008E5009">
        <w:t xml:space="preserve">a de Combrach. Portanto, o modelo </w:t>
      </w:r>
      <w:r w:rsidR="002B3E15">
        <w:t>com menor Delta-AIC (mé</w:t>
      </w:r>
      <w:r w:rsidRPr="008E5009">
        <w:t xml:space="preserve">trica </w:t>
      </w:r>
      <w:r w:rsidR="0098253C">
        <w:t xml:space="preserve">relativa </w:t>
      </w:r>
      <w:r w:rsidRPr="008E5009">
        <w:t xml:space="preserve">que mede a capacidade explicativa </w:t>
      </w:r>
      <w:r w:rsidR="002B3E15">
        <w:t>ponderada pela</w:t>
      </w:r>
      <w:r w:rsidRPr="008E5009">
        <w:t xml:space="preserve"> complexidade do modelo)</w:t>
      </w:r>
      <w:r w:rsidR="0098253C">
        <w:t>,</w:t>
      </w:r>
      <w:r w:rsidRPr="008E5009">
        <w:t xml:space="preserve"> e sem a variável controle pessoal, foi </w:t>
      </w:r>
      <w:r w:rsidR="0098253C">
        <w:t>escolhido</w:t>
      </w:r>
      <w:r w:rsidRPr="008E5009">
        <w:t>. Em seguida apresentamos os resultados para este modelo</w:t>
      </w:r>
      <w:r w:rsidR="00342A24" w:rsidRPr="008E5009">
        <w:t>.</w:t>
      </w:r>
    </w:p>
    <w:p w14:paraId="78A21322" w14:textId="083B6BB8" w:rsidR="003F0AD0" w:rsidRDefault="002B3E15" w:rsidP="00B84E22">
      <w:pPr>
        <w:jc w:val="both"/>
      </w:pPr>
      <w:r>
        <w:t xml:space="preserve">As três variáveis do modelo selecionado (percepção de </w:t>
      </w:r>
      <w:r w:rsidRPr="008E5009">
        <w:t xml:space="preserve">risco/benefício, </w:t>
      </w:r>
      <w:r>
        <w:t xml:space="preserve">sentimento </w:t>
      </w:r>
      <w:r w:rsidRPr="008E5009">
        <w:t xml:space="preserve">e </w:t>
      </w:r>
      <w:r w:rsidRPr="00C9567D">
        <w:t>norma social</w:t>
      </w:r>
      <w:r>
        <w:t>) apresentam uma relação positiva com atitude</w:t>
      </w:r>
      <w:r w:rsidR="00D07988">
        <w:t xml:space="preserve"> (</w:t>
      </w:r>
      <w:r w:rsidR="00904731">
        <w:t xml:space="preserve">Tabela </w:t>
      </w:r>
      <w:r w:rsidR="00761278">
        <w:t>3</w:t>
      </w:r>
      <w:r w:rsidR="00D07988">
        <w:t>)</w:t>
      </w:r>
      <w:r>
        <w:t>. Ou seja, quanto mais percepção de benefícios da presença</w:t>
      </w:r>
      <w:r w:rsidR="00761278">
        <w:t xml:space="preserve"> de</w:t>
      </w:r>
      <w:r>
        <w:t xml:space="preserve"> onças, quanto mais sentimentos positivos em relação a</w:t>
      </w:r>
      <w:r w:rsidR="002B0C67">
        <w:t>s</w:t>
      </w:r>
      <w:r>
        <w:t xml:space="preserve"> onças e quanto maior a percepção que a sociedade reprova o abate de onças, então</w:t>
      </w:r>
      <w:r w:rsidR="002B0C67">
        <w:t xml:space="preserve"> mais favorável a atitude e, possivelmente,</w:t>
      </w:r>
      <w:r>
        <w:t xml:space="preserve"> </w:t>
      </w:r>
      <w:r w:rsidR="002B0C67">
        <w:t xml:space="preserve">menor a propensão ao comportamento de abate de onças (Figura </w:t>
      </w:r>
      <w:r w:rsidR="00761278">
        <w:t>6</w:t>
      </w:r>
      <w:r w:rsidR="002B0C67">
        <w:t xml:space="preserve">). </w:t>
      </w:r>
      <w:r w:rsidR="00CC3B89">
        <w:t>Também é possível inferir que os entrevistado do ASJ tem em mé</w:t>
      </w:r>
      <w:r w:rsidR="00761278">
        <w:t>dia uma atitude mais favorável,</w:t>
      </w:r>
      <w:r w:rsidR="00CC3B89">
        <w:t xml:space="preserve"> e possivelmente</w:t>
      </w:r>
      <w:r w:rsidR="00761278">
        <w:t>,</w:t>
      </w:r>
      <w:r w:rsidR="00CC3B89">
        <w:t xml:space="preserve"> meno</w:t>
      </w:r>
      <w:r w:rsidR="003F0AD0">
        <w:t>s propenso ao</w:t>
      </w:r>
      <w:r w:rsidR="00CC3B89">
        <w:t xml:space="preserve"> comportamento de abate</w:t>
      </w:r>
      <w:r w:rsidR="00904731">
        <w:t xml:space="preserve"> (Figura </w:t>
      </w:r>
      <w:r w:rsidR="00761278">
        <w:t>6</w:t>
      </w:r>
      <w:r w:rsidR="00904731">
        <w:t>)</w:t>
      </w:r>
      <w:r w:rsidR="00CC3B89">
        <w:t>.</w:t>
      </w:r>
      <w:r w:rsidR="003F0AD0">
        <w:t xml:space="preserve"> Juntas, as variáveis explicativas do modelo selecionado, explicam 52% da variabilidade presente em a</w:t>
      </w:r>
      <w:r w:rsidR="00761278">
        <w:t>titude.</w:t>
      </w:r>
    </w:p>
    <w:p w14:paraId="4AB80E45" w14:textId="7B20E225" w:rsidR="00761278" w:rsidRDefault="003F0AD0" w:rsidP="00B84E22">
      <w:pPr>
        <w:jc w:val="both"/>
      </w:pPr>
      <w:r>
        <w:t xml:space="preserve">Os resultados indicam que para melhorar a atitude dos assentados em relação ao comportamento de abate das onças </w:t>
      </w:r>
      <w:r w:rsidR="00120FB0">
        <w:t xml:space="preserve">é preciso aumentar </w:t>
      </w:r>
      <w:r w:rsidR="00761278">
        <w:t>especificamente a percepção de benefício da</w:t>
      </w:r>
      <w:r w:rsidR="00120FB0">
        <w:t xml:space="preserve"> presença da espéci</w:t>
      </w:r>
      <w:r w:rsidR="00761278">
        <w:t>e</w:t>
      </w:r>
      <w:r w:rsidR="00120FB0">
        <w:t xml:space="preserve"> na região e diminuir a percepção de risco. </w:t>
      </w:r>
      <w:r w:rsidR="00761278">
        <w:t>Outra</w:t>
      </w:r>
      <w:r w:rsidR="00120FB0">
        <w:t xml:space="preserve"> abordagem importante é influenciar as normas sociais, </w:t>
      </w:r>
      <w:r w:rsidR="00761278">
        <w:t>favorecendo</w:t>
      </w:r>
      <w:r w:rsidR="00120FB0">
        <w:t xml:space="preserve"> a percepção de que abater animais silvestre</w:t>
      </w:r>
      <w:r w:rsidR="00761278">
        <w:t>s</w:t>
      </w:r>
      <w:r w:rsidR="00120FB0">
        <w:t xml:space="preserve"> é um</w:t>
      </w:r>
      <w:r w:rsidR="00761278">
        <w:t>a</w:t>
      </w:r>
      <w:r w:rsidR="00120FB0">
        <w:t xml:space="preserve"> prática socialmente reprovável. </w:t>
      </w:r>
    </w:p>
    <w:p w14:paraId="7CC4E733" w14:textId="12084CFA" w:rsidR="003F0AD0" w:rsidRPr="00C87B8A" w:rsidRDefault="00120FB0" w:rsidP="00B84E22">
      <w:pPr>
        <w:jc w:val="both"/>
        <w:sectPr w:rsidR="003F0AD0" w:rsidRPr="00C87B8A" w:rsidSect="00E431E9">
          <w:pgSz w:w="11906" w:h="16838"/>
          <w:pgMar w:top="1417" w:right="1701" w:bottom="1417" w:left="1701" w:header="708" w:footer="708" w:gutter="0"/>
          <w:pgNumType w:start="1"/>
          <w:cols w:space="708"/>
          <w:docGrid w:linePitch="360"/>
        </w:sectPr>
      </w:pPr>
      <w:r>
        <w:t xml:space="preserve"> </w:t>
      </w:r>
    </w:p>
    <w:p w14:paraId="28E68671" w14:textId="3BE1CF55" w:rsidR="00342A24" w:rsidRDefault="00342A24" w:rsidP="00342A24">
      <w:pPr>
        <w:pStyle w:val="Caption"/>
        <w:keepNext/>
      </w:pPr>
      <w:r>
        <w:lastRenderedPageBreak/>
        <w:t xml:space="preserve">Tabela </w:t>
      </w:r>
      <w:r w:rsidR="00416AFC">
        <w:fldChar w:fldCharType="begin"/>
      </w:r>
      <w:r w:rsidR="00416AFC">
        <w:instrText xml:space="preserve"> SEQ Tabela \* ARABIC </w:instrText>
      </w:r>
      <w:r w:rsidR="00416AFC">
        <w:fldChar w:fldCharType="separate"/>
      </w:r>
      <w:r w:rsidR="006B4B0A">
        <w:rPr>
          <w:noProof/>
        </w:rPr>
        <w:t>2</w:t>
      </w:r>
      <w:r w:rsidR="00416AFC">
        <w:rPr>
          <w:noProof/>
        </w:rPr>
        <w:fldChar w:fldCharType="end"/>
      </w:r>
      <w:r>
        <w:t xml:space="preserve">. Modelos testados para avaliar a influência das variáveis explicativas na atitude dos entrevistados em relação ao comportamento de abate de onças em dois assentamentos no estado de Rondônia. </w:t>
      </w:r>
      <w:r w:rsidR="00761278">
        <w:t>Parâmetros</w:t>
      </w:r>
      <w:r>
        <w:t xml:space="preserve"> se refere ao núm</w:t>
      </w:r>
      <w:r w:rsidR="00761278">
        <w:t>eros de parâmetros dos modelos</w:t>
      </w:r>
      <w:r>
        <w:t xml:space="preserve">. O modelo considerado mais apropriado está destacado em negrito (ver Resultados e Discussão para detalhes de </w:t>
      </w:r>
      <w:r w:rsidR="00761278">
        <w:t>seleção</w:t>
      </w:r>
      <w:r>
        <w:t xml:space="preserve"> de modelo)</w:t>
      </w:r>
      <w:r w:rsidR="00761278">
        <w:t>.</w:t>
      </w:r>
    </w:p>
    <w:tbl>
      <w:tblPr>
        <w:tblpPr w:leftFromText="141" w:rightFromText="141" w:vertAnchor="text" w:horzAnchor="margin" w:tblpXSpec="right" w:tblpY="81"/>
        <w:tblW w:w="14631" w:type="dxa"/>
        <w:tblCellMar>
          <w:left w:w="70" w:type="dxa"/>
          <w:right w:w="70" w:type="dxa"/>
        </w:tblCellMar>
        <w:tblLook w:val="04A0" w:firstRow="1" w:lastRow="0" w:firstColumn="1" w:lastColumn="0" w:noHBand="0" w:noVBand="1"/>
      </w:tblPr>
      <w:tblGrid>
        <w:gridCol w:w="11624"/>
        <w:gridCol w:w="1493"/>
        <w:gridCol w:w="1514"/>
      </w:tblGrid>
      <w:tr w:rsidR="002B0C67" w:rsidRPr="00C9567D" w14:paraId="72A7E1CF" w14:textId="77777777" w:rsidTr="00D84132">
        <w:trPr>
          <w:trHeight w:val="300"/>
        </w:trPr>
        <w:tc>
          <w:tcPr>
            <w:tcW w:w="11624" w:type="dxa"/>
            <w:tcBorders>
              <w:top w:val="nil"/>
              <w:left w:val="nil"/>
              <w:bottom w:val="single" w:sz="18" w:space="0" w:color="4F6228" w:themeColor="accent3" w:themeShade="80"/>
              <w:right w:val="nil"/>
            </w:tcBorders>
            <w:shd w:val="clear" w:color="auto" w:fill="auto"/>
            <w:noWrap/>
            <w:vAlign w:val="bottom"/>
            <w:hideMark/>
          </w:tcPr>
          <w:p w14:paraId="2EC05AB8" w14:textId="77777777" w:rsidR="002B0C67" w:rsidRPr="00C9567D" w:rsidRDefault="00D84132" w:rsidP="00D84132">
            <w:pPr>
              <w:spacing w:line="240" w:lineRule="auto"/>
              <w:rPr>
                <w:b/>
                <w:bCs/>
                <w:color w:val="4F6228" w:themeColor="accent3" w:themeShade="80"/>
                <w:sz w:val="28"/>
              </w:rPr>
            </w:pPr>
            <w:r>
              <w:rPr>
                <w:b/>
                <w:bCs/>
                <w:color w:val="4F6228" w:themeColor="accent3" w:themeShade="80"/>
                <w:sz w:val="28"/>
              </w:rPr>
              <w:t xml:space="preserve">        </w:t>
            </w:r>
            <w:r w:rsidR="002B0C67" w:rsidRPr="00C9567D">
              <w:rPr>
                <w:b/>
                <w:bCs/>
                <w:color w:val="4F6228" w:themeColor="accent3" w:themeShade="80"/>
                <w:sz w:val="28"/>
              </w:rPr>
              <w:t>Modelos</w:t>
            </w:r>
          </w:p>
        </w:tc>
        <w:tc>
          <w:tcPr>
            <w:tcW w:w="1493" w:type="dxa"/>
            <w:tcBorders>
              <w:top w:val="nil"/>
              <w:left w:val="nil"/>
              <w:bottom w:val="single" w:sz="18" w:space="0" w:color="4F6228" w:themeColor="accent3" w:themeShade="80"/>
              <w:right w:val="nil"/>
            </w:tcBorders>
            <w:shd w:val="clear" w:color="auto" w:fill="auto"/>
            <w:noWrap/>
            <w:vAlign w:val="bottom"/>
            <w:hideMark/>
          </w:tcPr>
          <w:p w14:paraId="24650B21" w14:textId="77777777" w:rsidR="002B0C67" w:rsidRPr="00C9567D" w:rsidRDefault="002B0C67" w:rsidP="00D84132">
            <w:pPr>
              <w:spacing w:line="240" w:lineRule="auto"/>
              <w:jc w:val="center"/>
              <w:rPr>
                <w:b/>
                <w:bCs/>
                <w:color w:val="4F6228" w:themeColor="accent3" w:themeShade="80"/>
                <w:sz w:val="28"/>
              </w:rPr>
            </w:pPr>
            <w:r w:rsidRPr="00C9567D">
              <w:rPr>
                <w:b/>
                <w:bCs/>
                <w:color w:val="4F6228" w:themeColor="accent3" w:themeShade="80"/>
                <w:sz w:val="28"/>
              </w:rPr>
              <w:t>Par</w:t>
            </w:r>
            <w:r w:rsidRPr="00D84132">
              <w:rPr>
                <w:b/>
                <w:bCs/>
                <w:color w:val="4F6228" w:themeColor="accent3" w:themeShade="80"/>
                <w:sz w:val="28"/>
              </w:rPr>
              <w:t>â</w:t>
            </w:r>
            <w:r w:rsidRPr="00C9567D">
              <w:rPr>
                <w:b/>
                <w:bCs/>
                <w:color w:val="4F6228" w:themeColor="accent3" w:themeShade="80"/>
                <w:sz w:val="28"/>
              </w:rPr>
              <w:t>metros</w:t>
            </w:r>
          </w:p>
        </w:tc>
        <w:tc>
          <w:tcPr>
            <w:tcW w:w="1514" w:type="dxa"/>
            <w:tcBorders>
              <w:top w:val="nil"/>
              <w:left w:val="nil"/>
              <w:bottom w:val="single" w:sz="18" w:space="0" w:color="4F6228" w:themeColor="accent3" w:themeShade="80"/>
              <w:right w:val="nil"/>
            </w:tcBorders>
            <w:shd w:val="clear" w:color="auto" w:fill="auto"/>
            <w:noWrap/>
            <w:vAlign w:val="bottom"/>
            <w:hideMark/>
          </w:tcPr>
          <w:p w14:paraId="5368B300" w14:textId="77777777" w:rsidR="002B0C67" w:rsidRPr="00C9567D" w:rsidRDefault="002B0C67" w:rsidP="00D84132">
            <w:pPr>
              <w:spacing w:line="240" w:lineRule="auto"/>
              <w:jc w:val="center"/>
              <w:rPr>
                <w:b/>
                <w:bCs/>
                <w:color w:val="4F6228" w:themeColor="accent3" w:themeShade="80"/>
                <w:sz w:val="28"/>
              </w:rPr>
            </w:pPr>
            <w:r w:rsidRPr="00C9567D">
              <w:rPr>
                <w:b/>
                <w:bCs/>
                <w:color w:val="4F6228" w:themeColor="accent3" w:themeShade="80"/>
                <w:sz w:val="28"/>
              </w:rPr>
              <w:t>Delta-AIC</w:t>
            </w:r>
          </w:p>
        </w:tc>
      </w:tr>
      <w:tr w:rsidR="002B0C67" w:rsidRPr="00C9567D" w14:paraId="39AAB8EA" w14:textId="77777777" w:rsidTr="00D84132">
        <w:trPr>
          <w:trHeight w:val="283"/>
        </w:trPr>
        <w:tc>
          <w:tcPr>
            <w:tcW w:w="11624" w:type="dxa"/>
            <w:tcBorders>
              <w:top w:val="single" w:sz="18" w:space="0" w:color="4F6228" w:themeColor="accent3" w:themeShade="80"/>
              <w:left w:val="nil"/>
              <w:bottom w:val="nil"/>
              <w:right w:val="nil"/>
            </w:tcBorders>
            <w:shd w:val="clear" w:color="auto" w:fill="auto"/>
            <w:noWrap/>
            <w:vAlign w:val="bottom"/>
            <w:hideMark/>
          </w:tcPr>
          <w:p w14:paraId="2D8EC819" w14:textId="77777777" w:rsidR="002B0C67" w:rsidRPr="00C9567D" w:rsidRDefault="002B0C67" w:rsidP="002B0C67">
            <w:pPr>
              <w:spacing w:after="0" w:line="240" w:lineRule="auto"/>
              <w:rPr>
                <w:rFonts w:ascii="Calibri" w:eastAsia="Times New Roman" w:hAnsi="Calibri" w:cs="Times New Roman"/>
                <w:color w:val="000000"/>
                <w:sz w:val="24"/>
              </w:rPr>
            </w:pPr>
            <w:r w:rsidRPr="00C9567D">
              <w:rPr>
                <w:rFonts w:ascii="Calibri" w:eastAsia="Times New Roman" w:hAnsi="Calibri" w:cs="Times New Roman"/>
                <w:color w:val="000000"/>
                <w:sz w:val="24"/>
              </w:rPr>
              <w:t>atitude ~ assentamento + risco/benefício + sentimento + controle pessoal + norma social</w:t>
            </w:r>
          </w:p>
        </w:tc>
        <w:tc>
          <w:tcPr>
            <w:tcW w:w="1493" w:type="dxa"/>
            <w:tcBorders>
              <w:top w:val="single" w:sz="18" w:space="0" w:color="4F6228" w:themeColor="accent3" w:themeShade="80"/>
              <w:left w:val="nil"/>
              <w:bottom w:val="nil"/>
              <w:right w:val="nil"/>
            </w:tcBorders>
            <w:shd w:val="clear" w:color="auto" w:fill="auto"/>
            <w:noWrap/>
            <w:vAlign w:val="bottom"/>
            <w:hideMark/>
          </w:tcPr>
          <w:p w14:paraId="599F3156" w14:textId="77777777" w:rsidR="002B0C67" w:rsidRPr="00C9567D" w:rsidRDefault="002B0C67" w:rsidP="002B0C67">
            <w:pPr>
              <w:spacing w:after="0" w:line="240" w:lineRule="auto"/>
              <w:jc w:val="center"/>
              <w:rPr>
                <w:rFonts w:ascii="Calibri" w:eastAsia="Times New Roman" w:hAnsi="Calibri" w:cs="Times New Roman"/>
                <w:color w:val="000000"/>
                <w:sz w:val="24"/>
              </w:rPr>
            </w:pPr>
            <w:r w:rsidRPr="00C9567D">
              <w:rPr>
                <w:rFonts w:ascii="Calibri" w:eastAsia="Times New Roman" w:hAnsi="Calibri" w:cs="Times New Roman"/>
                <w:color w:val="000000"/>
                <w:sz w:val="24"/>
              </w:rPr>
              <w:t>5</w:t>
            </w:r>
          </w:p>
        </w:tc>
        <w:tc>
          <w:tcPr>
            <w:tcW w:w="1514" w:type="dxa"/>
            <w:tcBorders>
              <w:top w:val="single" w:sz="18" w:space="0" w:color="4F6228" w:themeColor="accent3" w:themeShade="80"/>
              <w:left w:val="nil"/>
              <w:bottom w:val="nil"/>
              <w:right w:val="nil"/>
            </w:tcBorders>
            <w:shd w:val="clear" w:color="auto" w:fill="auto"/>
            <w:noWrap/>
            <w:vAlign w:val="bottom"/>
            <w:hideMark/>
          </w:tcPr>
          <w:p w14:paraId="4B348A4E" w14:textId="77777777" w:rsidR="002B0C67" w:rsidRPr="00C9567D" w:rsidRDefault="002B0C67" w:rsidP="002B0C67">
            <w:pPr>
              <w:spacing w:after="0" w:line="240" w:lineRule="auto"/>
              <w:jc w:val="center"/>
              <w:rPr>
                <w:rFonts w:ascii="Calibri" w:eastAsia="Times New Roman" w:hAnsi="Calibri" w:cs="Times New Roman"/>
                <w:color w:val="000000"/>
                <w:sz w:val="24"/>
              </w:rPr>
            </w:pPr>
            <w:r w:rsidRPr="00C9567D">
              <w:rPr>
                <w:rFonts w:ascii="Calibri" w:eastAsia="Times New Roman" w:hAnsi="Calibri" w:cs="Times New Roman"/>
                <w:color w:val="000000"/>
                <w:sz w:val="24"/>
              </w:rPr>
              <w:t>0</w:t>
            </w:r>
          </w:p>
        </w:tc>
      </w:tr>
      <w:tr w:rsidR="002B0C67" w:rsidRPr="00C9567D" w14:paraId="1ADFFF2B" w14:textId="77777777" w:rsidTr="00D84132">
        <w:trPr>
          <w:trHeight w:val="283"/>
        </w:trPr>
        <w:tc>
          <w:tcPr>
            <w:tcW w:w="11624" w:type="dxa"/>
            <w:tcBorders>
              <w:top w:val="nil"/>
              <w:left w:val="nil"/>
              <w:bottom w:val="nil"/>
              <w:right w:val="nil"/>
            </w:tcBorders>
            <w:shd w:val="clear" w:color="auto" w:fill="auto"/>
            <w:noWrap/>
            <w:vAlign w:val="bottom"/>
            <w:hideMark/>
          </w:tcPr>
          <w:p w14:paraId="6584B608" w14:textId="77777777" w:rsidR="002B0C67" w:rsidRPr="00C9567D" w:rsidRDefault="002B0C67" w:rsidP="002B0C67">
            <w:pPr>
              <w:spacing w:after="0" w:line="240" w:lineRule="auto"/>
              <w:rPr>
                <w:rFonts w:ascii="Calibri" w:eastAsia="Times New Roman" w:hAnsi="Calibri" w:cs="Times New Roman"/>
                <w:color w:val="000000"/>
                <w:sz w:val="24"/>
              </w:rPr>
            </w:pPr>
            <w:r w:rsidRPr="00C9567D">
              <w:rPr>
                <w:rFonts w:ascii="Calibri" w:eastAsia="Times New Roman" w:hAnsi="Calibri" w:cs="Times New Roman"/>
                <w:color w:val="000000"/>
                <w:sz w:val="24"/>
              </w:rPr>
              <w:t>atitude ~ assentamento + risco/benefício + sentimento + controle pessoal + norma social + confiança nas inst.</w:t>
            </w:r>
          </w:p>
        </w:tc>
        <w:tc>
          <w:tcPr>
            <w:tcW w:w="1493" w:type="dxa"/>
            <w:tcBorders>
              <w:top w:val="nil"/>
              <w:left w:val="nil"/>
              <w:bottom w:val="nil"/>
              <w:right w:val="nil"/>
            </w:tcBorders>
            <w:shd w:val="clear" w:color="auto" w:fill="auto"/>
            <w:noWrap/>
            <w:vAlign w:val="bottom"/>
            <w:hideMark/>
          </w:tcPr>
          <w:p w14:paraId="2F48469F" w14:textId="77777777" w:rsidR="002B0C67" w:rsidRPr="00C9567D" w:rsidRDefault="002B0C67" w:rsidP="002B0C67">
            <w:pPr>
              <w:spacing w:after="0" w:line="240" w:lineRule="auto"/>
              <w:jc w:val="center"/>
              <w:rPr>
                <w:rFonts w:ascii="Calibri" w:eastAsia="Times New Roman" w:hAnsi="Calibri" w:cs="Times New Roman"/>
                <w:color w:val="000000"/>
                <w:sz w:val="24"/>
              </w:rPr>
            </w:pPr>
            <w:r w:rsidRPr="00C9567D">
              <w:rPr>
                <w:rFonts w:ascii="Calibri" w:eastAsia="Times New Roman" w:hAnsi="Calibri" w:cs="Times New Roman"/>
                <w:color w:val="000000"/>
                <w:sz w:val="24"/>
              </w:rPr>
              <w:t>6</w:t>
            </w:r>
          </w:p>
        </w:tc>
        <w:tc>
          <w:tcPr>
            <w:tcW w:w="1514" w:type="dxa"/>
            <w:tcBorders>
              <w:top w:val="nil"/>
              <w:left w:val="nil"/>
              <w:bottom w:val="nil"/>
              <w:right w:val="nil"/>
            </w:tcBorders>
            <w:shd w:val="clear" w:color="auto" w:fill="auto"/>
            <w:noWrap/>
            <w:vAlign w:val="bottom"/>
            <w:hideMark/>
          </w:tcPr>
          <w:p w14:paraId="02CA02F4" w14:textId="77777777" w:rsidR="002B0C67" w:rsidRPr="00C9567D" w:rsidRDefault="002B0C67" w:rsidP="002B0C67">
            <w:pPr>
              <w:spacing w:after="0" w:line="240" w:lineRule="auto"/>
              <w:jc w:val="center"/>
              <w:rPr>
                <w:rFonts w:ascii="Calibri" w:eastAsia="Times New Roman" w:hAnsi="Calibri" w:cs="Times New Roman"/>
                <w:color w:val="000000"/>
                <w:sz w:val="24"/>
              </w:rPr>
            </w:pPr>
            <w:r w:rsidRPr="00C9567D">
              <w:rPr>
                <w:rFonts w:ascii="Calibri" w:eastAsia="Times New Roman" w:hAnsi="Calibri" w:cs="Times New Roman"/>
                <w:color w:val="000000"/>
                <w:sz w:val="24"/>
              </w:rPr>
              <w:t>1.55</w:t>
            </w:r>
          </w:p>
        </w:tc>
      </w:tr>
      <w:tr w:rsidR="002B0C67" w:rsidRPr="00C9567D" w14:paraId="6E6D9AC9" w14:textId="77777777" w:rsidTr="00D84132">
        <w:trPr>
          <w:trHeight w:val="283"/>
        </w:trPr>
        <w:tc>
          <w:tcPr>
            <w:tcW w:w="11624" w:type="dxa"/>
            <w:tcBorders>
              <w:top w:val="nil"/>
              <w:left w:val="nil"/>
              <w:bottom w:val="nil"/>
              <w:right w:val="nil"/>
            </w:tcBorders>
            <w:shd w:val="clear" w:color="auto" w:fill="auto"/>
            <w:noWrap/>
            <w:vAlign w:val="bottom"/>
            <w:hideMark/>
          </w:tcPr>
          <w:p w14:paraId="1E4CD4C4" w14:textId="77777777" w:rsidR="002B0C67" w:rsidRPr="00C9567D" w:rsidRDefault="002B0C67" w:rsidP="002B0C67">
            <w:pPr>
              <w:spacing w:after="0" w:line="240" w:lineRule="auto"/>
              <w:rPr>
                <w:rFonts w:ascii="Calibri" w:eastAsia="Times New Roman" w:hAnsi="Calibri" w:cs="Times New Roman"/>
                <w:color w:val="000000"/>
                <w:sz w:val="24"/>
              </w:rPr>
            </w:pPr>
            <w:r w:rsidRPr="00C9567D">
              <w:rPr>
                <w:rFonts w:ascii="Calibri" w:eastAsia="Times New Roman" w:hAnsi="Calibri" w:cs="Times New Roman"/>
                <w:color w:val="000000"/>
                <w:sz w:val="24"/>
              </w:rPr>
              <w:t>atitude ~ assentamento + risco/benefício + sentimento + controle pessoal + norma social + conhecimento</w:t>
            </w:r>
          </w:p>
        </w:tc>
        <w:tc>
          <w:tcPr>
            <w:tcW w:w="1493" w:type="dxa"/>
            <w:tcBorders>
              <w:top w:val="nil"/>
              <w:left w:val="nil"/>
              <w:bottom w:val="nil"/>
              <w:right w:val="nil"/>
            </w:tcBorders>
            <w:shd w:val="clear" w:color="auto" w:fill="auto"/>
            <w:noWrap/>
            <w:vAlign w:val="bottom"/>
            <w:hideMark/>
          </w:tcPr>
          <w:p w14:paraId="048B19E8" w14:textId="77777777" w:rsidR="002B0C67" w:rsidRPr="00C9567D" w:rsidRDefault="002B0C67" w:rsidP="002B0C67">
            <w:pPr>
              <w:spacing w:after="0" w:line="240" w:lineRule="auto"/>
              <w:jc w:val="center"/>
              <w:rPr>
                <w:rFonts w:ascii="Calibri" w:eastAsia="Times New Roman" w:hAnsi="Calibri" w:cs="Times New Roman"/>
                <w:color w:val="000000"/>
                <w:sz w:val="24"/>
              </w:rPr>
            </w:pPr>
            <w:r w:rsidRPr="00C9567D">
              <w:rPr>
                <w:rFonts w:ascii="Calibri" w:eastAsia="Times New Roman" w:hAnsi="Calibri" w:cs="Times New Roman"/>
                <w:color w:val="000000"/>
                <w:sz w:val="24"/>
              </w:rPr>
              <w:t>6</w:t>
            </w:r>
          </w:p>
        </w:tc>
        <w:tc>
          <w:tcPr>
            <w:tcW w:w="1514" w:type="dxa"/>
            <w:tcBorders>
              <w:top w:val="nil"/>
              <w:left w:val="nil"/>
              <w:bottom w:val="nil"/>
              <w:right w:val="nil"/>
            </w:tcBorders>
            <w:shd w:val="clear" w:color="auto" w:fill="auto"/>
            <w:noWrap/>
            <w:vAlign w:val="bottom"/>
            <w:hideMark/>
          </w:tcPr>
          <w:p w14:paraId="676D7D52" w14:textId="77777777" w:rsidR="002B0C67" w:rsidRPr="00C9567D" w:rsidRDefault="002B0C67" w:rsidP="002B0C67">
            <w:pPr>
              <w:spacing w:after="0" w:line="240" w:lineRule="auto"/>
              <w:jc w:val="center"/>
              <w:rPr>
                <w:rFonts w:ascii="Calibri" w:eastAsia="Times New Roman" w:hAnsi="Calibri" w:cs="Times New Roman"/>
                <w:color w:val="000000"/>
                <w:sz w:val="24"/>
              </w:rPr>
            </w:pPr>
            <w:r w:rsidRPr="00C9567D">
              <w:rPr>
                <w:rFonts w:ascii="Calibri" w:eastAsia="Times New Roman" w:hAnsi="Calibri" w:cs="Times New Roman"/>
                <w:color w:val="000000"/>
                <w:sz w:val="24"/>
              </w:rPr>
              <w:t>1.60</w:t>
            </w:r>
          </w:p>
        </w:tc>
      </w:tr>
      <w:tr w:rsidR="002B0C67" w:rsidRPr="00C9567D" w14:paraId="2B012FA4" w14:textId="77777777" w:rsidTr="00D84132">
        <w:trPr>
          <w:trHeight w:val="283"/>
        </w:trPr>
        <w:tc>
          <w:tcPr>
            <w:tcW w:w="11624" w:type="dxa"/>
            <w:tcBorders>
              <w:top w:val="nil"/>
              <w:left w:val="nil"/>
              <w:bottom w:val="nil"/>
              <w:right w:val="nil"/>
            </w:tcBorders>
            <w:shd w:val="clear" w:color="auto" w:fill="auto"/>
            <w:noWrap/>
            <w:vAlign w:val="bottom"/>
            <w:hideMark/>
          </w:tcPr>
          <w:p w14:paraId="7DD815B7" w14:textId="77777777" w:rsidR="002B0C67" w:rsidRPr="00C9567D" w:rsidRDefault="002B0C67" w:rsidP="002B0C67">
            <w:pPr>
              <w:spacing w:after="0" w:line="240" w:lineRule="auto"/>
              <w:rPr>
                <w:rFonts w:ascii="Calibri" w:eastAsia="Times New Roman" w:hAnsi="Calibri" w:cs="Times New Roman"/>
                <w:b/>
                <w:sz w:val="24"/>
              </w:rPr>
            </w:pPr>
            <w:r w:rsidRPr="00C9567D">
              <w:rPr>
                <w:rFonts w:ascii="Calibri" w:eastAsia="Times New Roman" w:hAnsi="Calibri" w:cs="Times New Roman"/>
                <w:b/>
                <w:sz w:val="24"/>
              </w:rPr>
              <w:t>atitude ~ assentamento + risco/benefício + sentimento + norma social</w:t>
            </w:r>
          </w:p>
        </w:tc>
        <w:tc>
          <w:tcPr>
            <w:tcW w:w="1493" w:type="dxa"/>
            <w:tcBorders>
              <w:top w:val="nil"/>
              <w:left w:val="nil"/>
              <w:bottom w:val="nil"/>
              <w:right w:val="nil"/>
            </w:tcBorders>
            <w:shd w:val="clear" w:color="auto" w:fill="auto"/>
            <w:noWrap/>
            <w:vAlign w:val="bottom"/>
            <w:hideMark/>
          </w:tcPr>
          <w:p w14:paraId="65C601B1" w14:textId="77777777" w:rsidR="002B0C67" w:rsidRPr="00C9567D" w:rsidRDefault="002B0C67" w:rsidP="002B0C67">
            <w:pPr>
              <w:spacing w:after="0" w:line="240" w:lineRule="auto"/>
              <w:jc w:val="center"/>
              <w:rPr>
                <w:rFonts w:ascii="Calibri" w:eastAsia="Times New Roman" w:hAnsi="Calibri" w:cs="Times New Roman"/>
                <w:b/>
                <w:sz w:val="24"/>
              </w:rPr>
            </w:pPr>
            <w:r w:rsidRPr="00C9567D">
              <w:rPr>
                <w:rFonts w:ascii="Calibri" w:eastAsia="Times New Roman" w:hAnsi="Calibri" w:cs="Times New Roman"/>
                <w:b/>
                <w:sz w:val="24"/>
              </w:rPr>
              <w:t>4</w:t>
            </w:r>
          </w:p>
        </w:tc>
        <w:tc>
          <w:tcPr>
            <w:tcW w:w="1514" w:type="dxa"/>
            <w:tcBorders>
              <w:top w:val="nil"/>
              <w:left w:val="nil"/>
              <w:bottom w:val="nil"/>
              <w:right w:val="nil"/>
            </w:tcBorders>
            <w:shd w:val="clear" w:color="auto" w:fill="auto"/>
            <w:noWrap/>
            <w:vAlign w:val="bottom"/>
            <w:hideMark/>
          </w:tcPr>
          <w:p w14:paraId="783BD903" w14:textId="77777777" w:rsidR="002B0C67" w:rsidRPr="00C9567D" w:rsidRDefault="002B0C67" w:rsidP="002B0C67">
            <w:pPr>
              <w:spacing w:after="0" w:line="240" w:lineRule="auto"/>
              <w:jc w:val="center"/>
              <w:rPr>
                <w:rFonts w:ascii="Calibri" w:eastAsia="Times New Roman" w:hAnsi="Calibri" w:cs="Times New Roman"/>
                <w:b/>
                <w:sz w:val="24"/>
              </w:rPr>
            </w:pPr>
            <w:r w:rsidRPr="00C9567D">
              <w:rPr>
                <w:rFonts w:ascii="Calibri" w:eastAsia="Times New Roman" w:hAnsi="Calibri" w:cs="Times New Roman"/>
                <w:b/>
                <w:sz w:val="24"/>
              </w:rPr>
              <w:t>2</w:t>
            </w:r>
            <w:r w:rsidRPr="006F0F73">
              <w:rPr>
                <w:rFonts w:ascii="Calibri" w:eastAsia="Times New Roman" w:hAnsi="Calibri" w:cs="Times New Roman"/>
                <w:b/>
                <w:sz w:val="24"/>
              </w:rPr>
              <w:t>.</w:t>
            </w:r>
            <w:r w:rsidRPr="00C9567D">
              <w:rPr>
                <w:rFonts w:ascii="Calibri" w:eastAsia="Times New Roman" w:hAnsi="Calibri" w:cs="Times New Roman"/>
                <w:b/>
                <w:sz w:val="24"/>
              </w:rPr>
              <w:t>62</w:t>
            </w:r>
          </w:p>
        </w:tc>
      </w:tr>
      <w:tr w:rsidR="002B0C67" w:rsidRPr="00C9567D" w14:paraId="793A58EE" w14:textId="77777777" w:rsidTr="00D84132">
        <w:trPr>
          <w:trHeight w:val="283"/>
        </w:trPr>
        <w:tc>
          <w:tcPr>
            <w:tcW w:w="11624" w:type="dxa"/>
            <w:tcBorders>
              <w:top w:val="nil"/>
              <w:left w:val="nil"/>
              <w:bottom w:val="nil"/>
              <w:right w:val="nil"/>
            </w:tcBorders>
            <w:shd w:val="clear" w:color="auto" w:fill="auto"/>
            <w:noWrap/>
            <w:vAlign w:val="bottom"/>
            <w:hideMark/>
          </w:tcPr>
          <w:p w14:paraId="678D819D" w14:textId="77777777" w:rsidR="002B0C67" w:rsidRPr="00C9567D" w:rsidRDefault="002B0C67" w:rsidP="002B0C67">
            <w:pPr>
              <w:spacing w:after="0" w:line="240" w:lineRule="auto"/>
              <w:rPr>
                <w:rFonts w:ascii="Calibri" w:eastAsia="Times New Roman" w:hAnsi="Calibri" w:cs="Times New Roman"/>
                <w:color w:val="000000"/>
                <w:sz w:val="24"/>
              </w:rPr>
            </w:pPr>
            <w:r w:rsidRPr="00C9567D">
              <w:rPr>
                <w:rFonts w:ascii="Calibri" w:eastAsia="Times New Roman" w:hAnsi="Calibri" w:cs="Times New Roman"/>
                <w:color w:val="000000"/>
                <w:sz w:val="24"/>
              </w:rPr>
              <w:t>atitude ~ assentamento + risco/benefício + sentimento + controle pessoal</w:t>
            </w:r>
          </w:p>
        </w:tc>
        <w:tc>
          <w:tcPr>
            <w:tcW w:w="1493" w:type="dxa"/>
            <w:tcBorders>
              <w:top w:val="nil"/>
              <w:left w:val="nil"/>
              <w:bottom w:val="nil"/>
              <w:right w:val="nil"/>
            </w:tcBorders>
            <w:shd w:val="clear" w:color="auto" w:fill="auto"/>
            <w:noWrap/>
            <w:vAlign w:val="bottom"/>
            <w:hideMark/>
          </w:tcPr>
          <w:p w14:paraId="3AB25879" w14:textId="77777777" w:rsidR="002B0C67" w:rsidRPr="00C9567D" w:rsidRDefault="002B0C67" w:rsidP="002B0C67">
            <w:pPr>
              <w:spacing w:after="0" w:line="240" w:lineRule="auto"/>
              <w:jc w:val="center"/>
              <w:rPr>
                <w:rFonts w:ascii="Calibri" w:eastAsia="Times New Roman" w:hAnsi="Calibri" w:cs="Times New Roman"/>
                <w:color w:val="000000"/>
                <w:sz w:val="24"/>
              </w:rPr>
            </w:pPr>
            <w:r w:rsidRPr="00C9567D">
              <w:rPr>
                <w:rFonts w:ascii="Calibri" w:eastAsia="Times New Roman" w:hAnsi="Calibri" w:cs="Times New Roman"/>
                <w:color w:val="000000"/>
                <w:sz w:val="24"/>
              </w:rPr>
              <w:t>4</w:t>
            </w:r>
          </w:p>
        </w:tc>
        <w:tc>
          <w:tcPr>
            <w:tcW w:w="1514" w:type="dxa"/>
            <w:tcBorders>
              <w:top w:val="nil"/>
              <w:left w:val="nil"/>
              <w:bottom w:val="nil"/>
              <w:right w:val="nil"/>
            </w:tcBorders>
            <w:shd w:val="clear" w:color="auto" w:fill="auto"/>
            <w:noWrap/>
            <w:vAlign w:val="bottom"/>
            <w:hideMark/>
          </w:tcPr>
          <w:p w14:paraId="66F8FE22" w14:textId="77777777" w:rsidR="002B0C67" w:rsidRPr="00C9567D" w:rsidRDefault="002B0C67" w:rsidP="002B0C67">
            <w:pPr>
              <w:spacing w:after="0" w:line="240" w:lineRule="auto"/>
              <w:jc w:val="center"/>
              <w:rPr>
                <w:rFonts w:ascii="Calibri" w:eastAsia="Times New Roman" w:hAnsi="Calibri" w:cs="Times New Roman"/>
                <w:color w:val="000000"/>
                <w:sz w:val="24"/>
              </w:rPr>
            </w:pPr>
            <w:r w:rsidRPr="00C9567D">
              <w:rPr>
                <w:rFonts w:ascii="Calibri" w:eastAsia="Times New Roman" w:hAnsi="Calibri" w:cs="Times New Roman"/>
                <w:color w:val="000000"/>
                <w:sz w:val="24"/>
              </w:rPr>
              <w:t>3.74</w:t>
            </w:r>
          </w:p>
        </w:tc>
      </w:tr>
      <w:tr w:rsidR="002B0C67" w:rsidRPr="00C9567D" w14:paraId="7AEDF3D7" w14:textId="77777777" w:rsidTr="00D84132">
        <w:trPr>
          <w:trHeight w:val="283"/>
        </w:trPr>
        <w:tc>
          <w:tcPr>
            <w:tcW w:w="11624" w:type="dxa"/>
            <w:tcBorders>
              <w:top w:val="nil"/>
              <w:left w:val="nil"/>
              <w:bottom w:val="nil"/>
              <w:right w:val="nil"/>
            </w:tcBorders>
            <w:shd w:val="clear" w:color="auto" w:fill="auto"/>
            <w:noWrap/>
            <w:vAlign w:val="bottom"/>
            <w:hideMark/>
          </w:tcPr>
          <w:p w14:paraId="4E72A8F5" w14:textId="77777777" w:rsidR="002B0C67" w:rsidRPr="00C9567D" w:rsidRDefault="002B0C67" w:rsidP="002B0C67">
            <w:pPr>
              <w:spacing w:after="0" w:line="240" w:lineRule="auto"/>
              <w:rPr>
                <w:rFonts w:ascii="Calibri" w:eastAsia="Times New Roman" w:hAnsi="Calibri" w:cs="Times New Roman"/>
                <w:color w:val="000000"/>
                <w:sz w:val="24"/>
              </w:rPr>
            </w:pPr>
            <w:r w:rsidRPr="00C9567D">
              <w:rPr>
                <w:rFonts w:ascii="Calibri" w:eastAsia="Times New Roman" w:hAnsi="Calibri" w:cs="Times New Roman"/>
                <w:color w:val="000000"/>
                <w:sz w:val="24"/>
              </w:rPr>
              <w:t>atitude ~ assentamento + risco/benefício + sentimento</w:t>
            </w:r>
          </w:p>
        </w:tc>
        <w:tc>
          <w:tcPr>
            <w:tcW w:w="1493" w:type="dxa"/>
            <w:tcBorders>
              <w:top w:val="nil"/>
              <w:left w:val="nil"/>
              <w:bottom w:val="nil"/>
              <w:right w:val="nil"/>
            </w:tcBorders>
            <w:shd w:val="clear" w:color="auto" w:fill="auto"/>
            <w:noWrap/>
            <w:vAlign w:val="bottom"/>
            <w:hideMark/>
          </w:tcPr>
          <w:p w14:paraId="1FC89AA5" w14:textId="77777777" w:rsidR="002B0C67" w:rsidRPr="00C9567D" w:rsidRDefault="002B0C67" w:rsidP="002B0C67">
            <w:pPr>
              <w:spacing w:after="0" w:line="240" w:lineRule="auto"/>
              <w:jc w:val="center"/>
              <w:rPr>
                <w:rFonts w:ascii="Calibri" w:eastAsia="Times New Roman" w:hAnsi="Calibri" w:cs="Times New Roman"/>
                <w:color w:val="000000"/>
                <w:sz w:val="24"/>
              </w:rPr>
            </w:pPr>
            <w:r w:rsidRPr="00C9567D">
              <w:rPr>
                <w:rFonts w:ascii="Calibri" w:eastAsia="Times New Roman" w:hAnsi="Calibri" w:cs="Times New Roman"/>
                <w:color w:val="000000"/>
                <w:sz w:val="24"/>
              </w:rPr>
              <w:t>3</w:t>
            </w:r>
          </w:p>
        </w:tc>
        <w:tc>
          <w:tcPr>
            <w:tcW w:w="1514" w:type="dxa"/>
            <w:tcBorders>
              <w:top w:val="nil"/>
              <w:left w:val="nil"/>
              <w:bottom w:val="nil"/>
              <w:right w:val="nil"/>
            </w:tcBorders>
            <w:shd w:val="clear" w:color="auto" w:fill="auto"/>
            <w:noWrap/>
            <w:vAlign w:val="bottom"/>
            <w:hideMark/>
          </w:tcPr>
          <w:p w14:paraId="6DE16509" w14:textId="77777777" w:rsidR="002B0C67" w:rsidRPr="00C9567D" w:rsidRDefault="002B0C67" w:rsidP="002B0C67">
            <w:pPr>
              <w:spacing w:after="0" w:line="240" w:lineRule="auto"/>
              <w:jc w:val="center"/>
              <w:rPr>
                <w:rFonts w:ascii="Calibri" w:eastAsia="Times New Roman" w:hAnsi="Calibri" w:cs="Times New Roman"/>
                <w:color w:val="000000"/>
                <w:sz w:val="24"/>
              </w:rPr>
            </w:pPr>
            <w:r w:rsidRPr="00C9567D">
              <w:rPr>
                <w:rFonts w:ascii="Calibri" w:eastAsia="Times New Roman" w:hAnsi="Calibri" w:cs="Times New Roman"/>
                <w:color w:val="000000"/>
                <w:sz w:val="24"/>
              </w:rPr>
              <w:t>11.30</w:t>
            </w:r>
          </w:p>
        </w:tc>
      </w:tr>
      <w:tr w:rsidR="002B0C67" w:rsidRPr="00C9567D" w14:paraId="46563324" w14:textId="77777777" w:rsidTr="00D84132">
        <w:trPr>
          <w:trHeight w:val="283"/>
        </w:trPr>
        <w:tc>
          <w:tcPr>
            <w:tcW w:w="11624" w:type="dxa"/>
            <w:tcBorders>
              <w:top w:val="nil"/>
              <w:left w:val="nil"/>
              <w:bottom w:val="nil"/>
              <w:right w:val="nil"/>
            </w:tcBorders>
            <w:shd w:val="clear" w:color="auto" w:fill="auto"/>
            <w:noWrap/>
            <w:vAlign w:val="bottom"/>
            <w:hideMark/>
          </w:tcPr>
          <w:p w14:paraId="15B07CC3" w14:textId="77777777" w:rsidR="002B0C67" w:rsidRPr="00C9567D" w:rsidRDefault="002B0C67" w:rsidP="002B0C67">
            <w:pPr>
              <w:spacing w:after="0" w:line="240" w:lineRule="auto"/>
              <w:rPr>
                <w:rFonts w:ascii="Calibri" w:eastAsia="Times New Roman" w:hAnsi="Calibri" w:cs="Times New Roman"/>
                <w:color w:val="000000"/>
                <w:sz w:val="24"/>
              </w:rPr>
            </w:pPr>
            <w:r w:rsidRPr="00C9567D">
              <w:rPr>
                <w:rFonts w:ascii="Calibri" w:eastAsia="Times New Roman" w:hAnsi="Calibri" w:cs="Times New Roman"/>
                <w:color w:val="000000"/>
                <w:sz w:val="24"/>
              </w:rPr>
              <w:t>atitude ~ assentamento + risco/benefício</w:t>
            </w:r>
          </w:p>
        </w:tc>
        <w:tc>
          <w:tcPr>
            <w:tcW w:w="1493" w:type="dxa"/>
            <w:tcBorders>
              <w:top w:val="nil"/>
              <w:left w:val="nil"/>
              <w:bottom w:val="nil"/>
              <w:right w:val="nil"/>
            </w:tcBorders>
            <w:shd w:val="clear" w:color="auto" w:fill="auto"/>
            <w:noWrap/>
            <w:vAlign w:val="bottom"/>
            <w:hideMark/>
          </w:tcPr>
          <w:p w14:paraId="2EAF0FD8" w14:textId="77777777" w:rsidR="002B0C67" w:rsidRPr="00C9567D" w:rsidRDefault="002B0C67" w:rsidP="002B0C67">
            <w:pPr>
              <w:spacing w:after="0" w:line="240" w:lineRule="auto"/>
              <w:jc w:val="center"/>
              <w:rPr>
                <w:rFonts w:ascii="Calibri" w:eastAsia="Times New Roman" w:hAnsi="Calibri" w:cs="Times New Roman"/>
                <w:color w:val="000000"/>
                <w:sz w:val="24"/>
              </w:rPr>
            </w:pPr>
            <w:r w:rsidRPr="00C9567D">
              <w:rPr>
                <w:rFonts w:ascii="Calibri" w:eastAsia="Times New Roman" w:hAnsi="Calibri" w:cs="Times New Roman"/>
                <w:color w:val="000000"/>
                <w:sz w:val="24"/>
              </w:rPr>
              <w:t>2</w:t>
            </w:r>
          </w:p>
        </w:tc>
        <w:tc>
          <w:tcPr>
            <w:tcW w:w="1514" w:type="dxa"/>
            <w:tcBorders>
              <w:top w:val="nil"/>
              <w:left w:val="nil"/>
              <w:bottom w:val="nil"/>
              <w:right w:val="nil"/>
            </w:tcBorders>
            <w:shd w:val="clear" w:color="auto" w:fill="auto"/>
            <w:noWrap/>
            <w:vAlign w:val="bottom"/>
            <w:hideMark/>
          </w:tcPr>
          <w:p w14:paraId="0CFFA47E" w14:textId="77777777" w:rsidR="002B0C67" w:rsidRPr="00C9567D" w:rsidRDefault="002B0C67" w:rsidP="002B0C67">
            <w:pPr>
              <w:spacing w:after="0" w:line="240" w:lineRule="auto"/>
              <w:jc w:val="center"/>
              <w:rPr>
                <w:rFonts w:ascii="Calibri" w:eastAsia="Times New Roman" w:hAnsi="Calibri" w:cs="Times New Roman"/>
                <w:color w:val="000000"/>
                <w:sz w:val="24"/>
              </w:rPr>
            </w:pPr>
            <w:r w:rsidRPr="00C9567D">
              <w:rPr>
                <w:rFonts w:ascii="Calibri" w:eastAsia="Times New Roman" w:hAnsi="Calibri" w:cs="Times New Roman"/>
                <w:color w:val="000000"/>
                <w:sz w:val="24"/>
              </w:rPr>
              <w:t>14.22</w:t>
            </w:r>
          </w:p>
        </w:tc>
      </w:tr>
      <w:tr w:rsidR="002B0C67" w:rsidRPr="00C9567D" w14:paraId="6A36A886" w14:textId="77777777" w:rsidTr="00D84132">
        <w:trPr>
          <w:trHeight w:val="283"/>
        </w:trPr>
        <w:tc>
          <w:tcPr>
            <w:tcW w:w="11624" w:type="dxa"/>
            <w:tcBorders>
              <w:top w:val="nil"/>
              <w:left w:val="nil"/>
              <w:bottom w:val="nil"/>
              <w:right w:val="nil"/>
            </w:tcBorders>
            <w:shd w:val="clear" w:color="auto" w:fill="auto"/>
            <w:noWrap/>
            <w:vAlign w:val="bottom"/>
            <w:hideMark/>
          </w:tcPr>
          <w:p w14:paraId="73F4BCD9" w14:textId="77777777" w:rsidR="002B0C67" w:rsidRPr="00C9567D" w:rsidRDefault="002B0C67" w:rsidP="002B0C67">
            <w:pPr>
              <w:spacing w:after="0" w:line="240" w:lineRule="auto"/>
              <w:rPr>
                <w:rFonts w:ascii="Calibri" w:eastAsia="Times New Roman" w:hAnsi="Calibri" w:cs="Times New Roman"/>
                <w:color w:val="000000"/>
                <w:sz w:val="24"/>
              </w:rPr>
            </w:pPr>
            <w:r w:rsidRPr="00C9567D">
              <w:rPr>
                <w:rFonts w:ascii="Calibri" w:eastAsia="Times New Roman" w:hAnsi="Calibri" w:cs="Times New Roman"/>
                <w:color w:val="000000"/>
                <w:sz w:val="24"/>
              </w:rPr>
              <w:t>atitude ~ assentamento + aceitação + risco/benefício</w:t>
            </w:r>
          </w:p>
        </w:tc>
        <w:tc>
          <w:tcPr>
            <w:tcW w:w="1493" w:type="dxa"/>
            <w:tcBorders>
              <w:top w:val="nil"/>
              <w:left w:val="nil"/>
              <w:bottom w:val="nil"/>
              <w:right w:val="nil"/>
            </w:tcBorders>
            <w:shd w:val="clear" w:color="auto" w:fill="auto"/>
            <w:noWrap/>
            <w:vAlign w:val="bottom"/>
            <w:hideMark/>
          </w:tcPr>
          <w:p w14:paraId="0EFDC9B2" w14:textId="77777777" w:rsidR="002B0C67" w:rsidRPr="00C9567D" w:rsidRDefault="002B0C67" w:rsidP="002B0C67">
            <w:pPr>
              <w:spacing w:after="0" w:line="240" w:lineRule="auto"/>
              <w:jc w:val="center"/>
              <w:rPr>
                <w:rFonts w:ascii="Calibri" w:eastAsia="Times New Roman" w:hAnsi="Calibri" w:cs="Times New Roman"/>
                <w:color w:val="000000"/>
                <w:sz w:val="24"/>
              </w:rPr>
            </w:pPr>
            <w:r w:rsidRPr="00C9567D">
              <w:rPr>
                <w:rFonts w:ascii="Calibri" w:eastAsia="Times New Roman" w:hAnsi="Calibri" w:cs="Times New Roman"/>
                <w:color w:val="000000"/>
                <w:sz w:val="24"/>
              </w:rPr>
              <w:t>3</w:t>
            </w:r>
          </w:p>
        </w:tc>
        <w:tc>
          <w:tcPr>
            <w:tcW w:w="1514" w:type="dxa"/>
            <w:tcBorders>
              <w:top w:val="nil"/>
              <w:left w:val="nil"/>
              <w:bottom w:val="nil"/>
              <w:right w:val="nil"/>
            </w:tcBorders>
            <w:shd w:val="clear" w:color="auto" w:fill="auto"/>
            <w:noWrap/>
            <w:vAlign w:val="bottom"/>
            <w:hideMark/>
          </w:tcPr>
          <w:p w14:paraId="392F64B1" w14:textId="77777777" w:rsidR="002B0C67" w:rsidRPr="00C9567D" w:rsidRDefault="002B0C67" w:rsidP="002B0C67">
            <w:pPr>
              <w:spacing w:after="0" w:line="240" w:lineRule="auto"/>
              <w:jc w:val="center"/>
              <w:rPr>
                <w:rFonts w:ascii="Calibri" w:eastAsia="Times New Roman" w:hAnsi="Calibri" w:cs="Times New Roman"/>
                <w:color w:val="000000"/>
                <w:sz w:val="24"/>
              </w:rPr>
            </w:pPr>
            <w:r w:rsidRPr="00C9567D">
              <w:rPr>
                <w:rFonts w:ascii="Calibri" w:eastAsia="Times New Roman" w:hAnsi="Calibri" w:cs="Times New Roman"/>
                <w:color w:val="000000"/>
                <w:sz w:val="24"/>
              </w:rPr>
              <w:t>15.61</w:t>
            </w:r>
          </w:p>
        </w:tc>
      </w:tr>
      <w:tr w:rsidR="002B0C67" w:rsidRPr="00C9567D" w14:paraId="4C9575F8" w14:textId="77777777" w:rsidTr="00D84132">
        <w:trPr>
          <w:trHeight w:val="283"/>
        </w:trPr>
        <w:tc>
          <w:tcPr>
            <w:tcW w:w="11624" w:type="dxa"/>
            <w:tcBorders>
              <w:top w:val="nil"/>
              <w:left w:val="nil"/>
              <w:bottom w:val="nil"/>
              <w:right w:val="nil"/>
            </w:tcBorders>
            <w:shd w:val="clear" w:color="auto" w:fill="auto"/>
            <w:noWrap/>
            <w:vAlign w:val="bottom"/>
            <w:hideMark/>
          </w:tcPr>
          <w:p w14:paraId="4DEC0ECC" w14:textId="77777777" w:rsidR="002B0C67" w:rsidRPr="00C9567D" w:rsidRDefault="002B0C67" w:rsidP="002B0C67">
            <w:pPr>
              <w:spacing w:after="0" w:line="240" w:lineRule="auto"/>
              <w:rPr>
                <w:rFonts w:ascii="Calibri" w:eastAsia="Times New Roman" w:hAnsi="Calibri" w:cs="Times New Roman"/>
                <w:color w:val="000000"/>
                <w:sz w:val="24"/>
              </w:rPr>
            </w:pPr>
            <w:r w:rsidRPr="00C9567D">
              <w:rPr>
                <w:rFonts w:ascii="Calibri" w:eastAsia="Times New Roman" w:hAnsi="Calibri" w:cs="Times New Roman"/>
                <w:color w:val="000000"/>
                <w:sz w:val="24"/>
              </w:rPr>
              <w:t>atitude ~ assentamento + aceitação + sentimento</w:t>
            </w:r>
          </w:p>
        </w:tc>
        <w:tc>
          <w:tcPr>
            <w:tcW w:w="1493" w:type="dxa"/>
            <w:tcBorders>
              <w:top w:val="nil"/>
              <w:left w:val="nil"/>
              <w:bottom w:val="nil"/>
              <w:right w:val="nil"/>
            </w:tcBorders>
            <w:shd w:val="clear" w:color="auto" w:fill="auto"/>
            <w:noWrap/>
            <w:vAlign w:val="bottom"/>
            <w:hideMark/>
          </w:tcPr>
          <w:p w14:paraId="74007415" w14:textId="77777777" w:rsidR="002B0C67" w:rsidRPr="00C9567D" w:rsidRDefault="002B0C67" w:rsidP="002B0C67">
            <w:pPr>
              <w:spacing w:after="0" w:line="240" w:lineRule="auto"/>
              <w:jc w:val="center"/>
              <w:rPr>
                <w:rFonts w:ascii="Calibri" w:eastAsia="Times New Roman" w:hAnsi="Calibri" w:cs="Times New Roman"/>
                <w:color w:val="000000"/>
                <w:sz w:val="24"/>
              </w:rPr>
            </w:pPr>
            <w:r w:rsidRPr="00C9567D">
              <w:rPr>
                <w:rFonts w:ascii="Calibri" w:eastAsia="Times New Roman" w:hAnsi="Calibri" w:cs="Times New Roman"/>
                <w:color w:val="000000"/>
                <w:sz w:val="24"/>
              </w:rPr>
              <w:t>3</w:t>
            </w:r>
          </w:p>
        </w:tc>
        <w:tc>
          <w:tcPr>
            <w:tcW w:w="1514" w:type="dxa"/>
            <w:tcBorders>
              <w:top w:val="nil"/>
              <w:left w:val="nil"/>
              <w:bottom w:val="nil"/>
              <w:right w:val="nil"/>
            </w:tcBorders>
            <w:shd w:val="clear" w:color="auto" w:fill="auto"/>
            <w:noWrap/>
            <w:vAlign w:val="bottom"/>
            <w:hideMark/>
          </w:tcPr>
          <w:p w14:paraId="507250E0" w14:textId="77777777" w:rsidR="002B0C67" w:rsidRPr="00C9567D" w:rsidRDefault="002B0C67" w:rsidP="002B0C67">
            <w:pPr>
              <w:spacing w:after="0" w:line="240" w:lineRule="auto"/>
              <w:jc w:val="center"/>
              <w:rPr>
                <w:rFonts w:ascii="Calibri" w:eastAsia="Times New Roman" w:hAnsi="Calibri" w:cs="Times New Roman"/>
                <w:color w:val="000000"/>
                <w:sz w:val="24"/>
              </w:rPr>
            </w:pPr>
            <w:r w:rsidRPr="00C9567D">
              <w:rPr>
                <w:rFonts w:ascii="Calibri" w:eastAsia="Times New Roman" w:hAnsi="Calibri" w:cs="Times New Roman"/>
                <w:color w:val="000000"/>
                <w:sz w:val="24"/>
              </w:rPr>
              <w:t>47.18</w:t>
            </w:r>
          </w:p>
        </w:tc>
      </w:tr>
      <w:tr w:rsidR="002B0C67" w:rsidRPr="00C9567D" w14:paraId="255623C6" w14:textId="77777777" w:rsidTr="00D84132">
        <w:trPr>
          <w:trHeight w:val="283"/>
        </w:trPr>
        <w:tc>
          <w:tcPr>
            <w:tcW w:w="11624" w:type="dxa"/>
            <w:tcBorders>
              <w:top w:val="nil"/>
              <w:left w:val="nil"/>
              <w:bottom w:val="nil"/>
              <w:right w:val="nil"/>
            </w:tcBorders>
            <w:shd w:val="clear" w:color="auto" w:fill="auto"/>
            <w:noWrap/>
            <w:vAlign w:val="bottom"/>
            <w:hideMark/>
          </w:tcPr>
          <w:p w14:paraId="1CDB87B5" w14:textId="77777777" w:rsidR="002B0C67" w:rsidRPr="00C9567D" w:rsidRDefault="002B0C67" w:rsidP="002B0C67">
            <w:pPr>
              <w:spacing w:after="0" w:line="240" w:lineRule="auto"/>
              <w:rPr>
                <w:rFonts w:ascii="Calibri" w:eastAsia="Times New Roman" w:hAnsi="Calibri" w:cs="Times New Roman"/>
                <w:color w:val="000000"/>
                <w:sz w:val="24"/>
              </w:rPr>
            </w:pPr>
            <w:r w:rsidRPr="00C9567D">
              <w:rPr>
                <w:rFonts w:ascii="Calibri" w:eastAsia="Times New Roman" w:hAnsi="Calibri" w:cs="Times New Roman"/>
                <w:color w:val="000000"/>
                <w:sz w:val="24"/>
              </w:rPr>
              <w:t>atitude ~ assentamento + aceitação</w:t>
            </w:r>
          </w:p>
        </w:tc>
        <w:tc>
          <w:tcPr>
            <w:tcW w:w="1493" w:type="dxa"/>
            <w:tcBorders>
              <w:top w:val="nil"/>
              <w:left w:val="nil"/>
              <w:bottom w:val="nil"/>
              <w:right w:val="nil"/>
            </w:tcBorders>
            <w:shd w:val="clear" w:color="auto" w:fill="auto"/>
            <w:noWrap/>
            <w:vAlign w:val="bottom"/>
            <w:hideMark/>
          </w:tcPr>
          <w:p w14:paraId="2CF1F1B6" w14:textId="77777777" w:rsidR="002B0C67" w:rsidRPr="00C9567D" w:rsidRDefault="002B0C67" w:rsidP="002B0C67">
            <w:pPr>
              <w:spacing w:after="0" w:line="240" w:lineRule="auto"/>
              <w:jc w:val="center"/>
              <w:rPr>
                <w:rFonts w:ascii="Calibri" w:eastAsia="Times New Roman" w:hAnsi="Calibri" w:cs="Times New Roman"/>
                <w:color w:val="000000"/>
                <w:sz w:val="24"/>
              </w:rPr>
            </w:pPr>
            <w:r w:rsidRPr="00C9567D">
              <w:rPr>
                <w:rFonts w:ascii="Calibri" w:eastAsia="Times New Roman" w:hAnsi="Calibri" w:cs="Times New Roman"/>
                <w:color w:val="000000"/>
                <w:sz w:val="24"/>
              </w:rPr>
              <w:t>2</w:t>
            </w:r>
          </w:p>
        </w:tc>
        <w:tc>
          <w:tcPr>
            <w:tcW w:w="1514" w:type="dxa"/>
            <w:tcBorders>
              <w:top w:val="nil"/>
              <w:left w:val="nil"/>
              <w:bottom w:val="nil"/>
              <w:right w:val="nil"/>
            </w:tcBorders>
            <w:shd w:val="clear" w:color="auto" w:fill="auto"/>
            <w:noWrap/>
            <w:vAlign w:val="bottom"/>
            <w:hideMark/>
          </w:tcPr>
          <w:p w14:paraId="58D2AD7B" w14:textId="77777777" w:rsidR="002B0C67" w:rsidRPr="00C9567D" w:rsidRDefault="002B0C67" w:rsidP="002B0C67">
            <w:pPr>
              <w:spacing w:after="0" w:line="240" w:lineRule="auto"/>
              <w:jc w:val="center"/>
              <w:rPr>
                <w:rFonts w:ascii="Calibri" w:eastAsia="Times New Roman" w:hAnsi="Calibri" w:cs="Times New Roman"/>
                <w:color w:val="000000"/>
                <w:sz w:val="24"/>
              </w:rPr>
            </w:pPr>
            <w:r w:rsidRPr="00C9567D">
              <w:rPr>
                <w:rFonts w:ascii="Calibri" w:eastAsia="Times New Roman" w:hAnsi="Calibri" w:cs="Times New Roman"/>
                <w:color w:val="000000"/>
                <w:sz w:val="24"/>
              </w:rPr>
              <w:t>55.38</w:t>
            </w:r>
          </w:p>
        </w:tc>
      </w:tr>
    </w:tbl>
    <w:p w14:paraId="74A71F78" w14:textId="77777777" w:rsidR="00D84132" w:rsidRDefault="00D84132" w:rsidP="00D84132">
      <w:pPr>
        <w:pStyle w:val="Caption"/>
        <w:keepNext/>
      </w:pPr>
    </w:p>
    <w:p w14:paraId="4A6F35CE" w14:textId="77777777" w:rsidR="00D84132" w:rsidRDefault="00D84132" w:rsidP="00D84132">
      <w:pPr>
        <w:pStyle w:val="Caption"/>
        <w:keepNext/>
      </w:pPr>
    </w:p>
    <w:p w14:paraId="276FF961" w14:textId="77777777" w:rsidR="00D84132" w:rsidRDefault="00D84132" w:rsidP="00D84132">
      <w:pPr>
        <w:pStyle w:val="Caption"/>
        <w:keepNext/>
      </w:pPr>
    </w:p>
    <w:p w14:paraId="0DBEB40A" w14:textId="77777777" w:rsidR="00D84132" w:rsidRDefault="00D84132" w:rsidP="00D84132">
      <w:pPr>
        <w:pStyle w:val="Caption"/>
        <w:keepNext/>
        <w:tabs>
          <w:tab w:val="right" w:pos="15398"/>
        </w:tabs>
      </w:pPr>
      <w:r>
        <w:tab/>
      </w:r>
    </w:p>
    <w:p w14:paraId="680DA724" w14:textId="77777777" w:rsidR="00D84132" w:rsidRPr="00D84132" w:rsidRDefault="00D84132" w:rsidP="00D84132"/>
    <w:p w14:paraId="6ED2032A" w14:textId="77777777" w:rsidR="00D84132" w:rsidRDefault="00D84132" w:rsidP="00D84132">
      <w:pPr>
        <w:pStyle w:val="Caption"/>
        <w:keepNext/>
      </w:pPr>
    </w:p>
    <w:p w14:paraId="09D06277" w14:textId="77777777" w:rsidR="00D84132" w:rsidRDefault="00D84132" w:rsidP="00D84132">
      <w:pPr>
        <w:pStyle w:val="Caption"/>
        <w:keepNext/>
      </w:pPr>
    </w:p>
    <w:p w14:paraId="1A5E1A9E" w14:textId="77777777" w:rsidR="00D84132" w:rsidRDefault="00D84132" w:rsidP="00D84132">
      <w:pPr>
        <w:pStyle w:val="Caption"/>
        <w:keepNext/>
      </w:pPr>
    </w:p>
    <w:p w14:paraId="272FD965" w14:textId="77777777" w:rsidR="00D84132" w:rsidRDefault="00D84132" w:rsidP="00D84132">
      <w:pPr>
        <w:pStyle w:val="Caption"/>
        <w:keepNext/>
      </w:pPr>
    </w:p>
    <w:p w14:paraId="71B3C1CB" w14:textId="77777777" w:rsidR="00D07988" w:rsidRPr="00D07988" w:rsidRDefault="00D07988" w:rsidP="00D07988"/>
    <w:p w14:paraId="25E6FCDD" w14:textId="54BF06E3" w:rsidR="00D84132" w:rsidRDefault="00D84132" w:rsidP="00D84132">
      <w:pPr>
        <w:pStyle w:val="Caption"/>
        <w:keepNext/>
      </w:pPr>
      <w:r>
        <w:t xml:space="preserve"> Tabela </w:t>
      </w:r>
      <w:r w:rsidR="00416AFC">
        <w:fldChar w:fldCharType="begin"/>
      </w:r>
      <w:r w:rsidR="00416AFC">
        <w:instrText xml:space="preserve"> SEQ Tabela \* ARABIC </w:instrText>
      </w:r>
      <w:r w:rsidR="00416AFC">
        <w:fldChar w:fldCharType="separate"/>
      </w:r>
      <w:r w:rsidR="006B4B0A">
        <w:rPr>
          <w:noProof/>
        </w:rPr>
        <w:t>3</w:t>
      </w:r>
      <w:r w:rsidR="00416AFC">
        <w:rPr>
          <w:noProof/>
        </w:rPr>
        <w:fldChar w:fldCharType="end"/>
      </w:r>
      <w:r>
        <w:t xml:space="preserve">. </w:t>
      </w:r>
      <w:r w:rsidR="00050863">
        <w:t>Resultados do GLM com e</w:t>
      </w:r>
      <w:r w:rsidRPr="003856B1">
        <w:t xml:space="preserve">stimativa dos </w:t>
      </w:r>
      <w:r w:rsidR="00761278" w:rsidRPr="003856B1">
        <w:t>parâmetros</w:t>
      </w:r>
      <w:r w:rsidRPr="003856B1">
        <w:t>, com erro pad</w:t>
      </w:r>
      <w:r w:rsidR="00761278">
        <w:t>r</w:t>
      </w:r>
      <w:r w:rsidRPr="003856B1">
        <w:t>ão e valor de p</w:t>
      </w:r>
      <w:r>
        <w:t>robabilidade</w:t>
      </w:r>
      <w:r w:rsidRPr="003856B1">
        <w:t xml:space="preserve"> para cada uma das </w:t>
      </w:r>
      <w:r w:rsidR="00761278" w:rsidRPr="003856B1">
        <w:t>variáveis</w:t>
      </w:r>
      <w:r w:rsidR="00050863">
        <w:t xml:space="preserve"> do modelo selecionado</w:t>
      </w:r>
      <w:r>
        <w:t xml:space="preserve">. </w:t>
      </w:r>
      <w:r w:rsidR="00C87B8A">
        <w:t xml:space="preserve">Todos as variáveis foram consideradas importante para explicar a </w:t>
      </w:r>
      <w:r w:rsidR="00761278">
        <w:t>variação</w:t>
      </w:r>
      <w:r w:rsidR="00C87B8A">
        <w:t xml:space="preserve"> na atitude dos assentados em relação ao comportamento de abate de onças.</w:t>
      </w:r>
    </w:p>
    <w:tbl>
      <w:tblPr>
        <w:tblpPr w:leftFromText="141" w:rightFromText="141" w:vertAnchor="text" w:horzAnchor="page" w:tblpX="1407" w:tblpY="28"/>
        <w:tblW w:w="10065" w:type="dxa"/>
        <w:tblCellMar>
          <w:left w:w="0" w:type="dxa"/>
          <w:right w:w="0" w:type="dxa"/>
        </w:tblCellMar>
        <w:tblLook w:val="0600" w:firstRow="0" w:lastRow="0" w:firstColumn="0" w:lastColumn="0" w:noHBand="1" w:noVBand="1"/>
      </w:tblPr>
      <w:tblGrid>
        <w:gridCol w:w="4674"/>
        <w:gridCol w:w="1847"/>
        <w:gridCol w:w="1701"/>
        <w:gridCol w:w="1843"/>
      </w:tblGrid>
      <w:tr w:rsidR="00761278" w:rsidRPr="002B0C67" w14:paraId="3F716EA5" w14:textId="77777777" w:rsidTr="00761278">
        <w:trPr>
          <w:trHeight w:val="691"/>
        </w:trPr>
        <w:tc>
          <w:tcPr>
            <w:tcW w:w="4674" w:type="dxa"/>
            <w:tcBorders>
              <w:top w:val="nil"/>
              <w:left w:val="nil"/>
              <w:bottom w:val="single" w:sz="18" w:space="0" w:color="4F6228" w:themeColor="accent3" w:themeShade="80"/>
              <w:right w:val="nil"/>
            </w:tcBorders>
            <w:shd w:val="clear" w:color="auto" w:fill="auto"/>
            <w:tcMar>
              <w:top w:w="15" w:type="dxa"/>
              <w:left w:w="15" w:type="dxa"/>
              <w:bottom w:w="0" w:type="dxa"/>
              <w:right w:w="15" w:type="dxa"/>
            </w:tcMar>
            <w:vAlign w:val="center"/>
            <w:hideMark/>
          </w:tcPr>
          <w:p w14:paraId="104EFF83" w14:textId="77777777" w:rsidR="00761278" w:rsidRPr="00D84132" w:rsidRDefault="00761278" w:rsidP="00761278">
            <w:pPr>
              <w:spacing w:line="240" w:lineRule="auto"/>
              <w:rPr>
                <w:b/>
                <w:bCs/>
                <w:color w:val="4F6228" w:themeColor="accent3" w:themeShade="80"/>
                <w:sz w:val="28"/>
              </w:rPr>
            </w:pPr>
            <w:r>
              <w:rPr>
                <w:b/>
                <w:bCs/>
                <w:color w:val="4F6228" w:themeColor="accent3" w:themeShade="80"/>
                <w:sz w:val="28"/>
              </w:rPr>
              <w:t xml:space="preserve">     Variáveis</w:t>
            </w:r>
          </w:p>
        </w:tc>
        <w:tc>
          <w:tcPr>
            <w:tcW w:w="1847" w:type="dxa"/>
            <w:tcBorders>
              <w:top w:val="nil"/>
              <w:left w:val="nil"/>
              <w:bottom w:val="single" w:sz="18" w:space="0" w:color="4F6228" w:themeColor="accent3" w:themeShade="80"/>
              <w:right w:val="nil"/>
            </w:tcBorders>
            <w:shd w:val="clear" w:color="auto" w:fill="auto"/>
            <w:tcMar>
              <w:top w:w="15" w:type="dxa"/>
              <w:left w:w="15" w:type="dxa"/>
              <w:bottom w:w="0" w:type="dxa"/>
              <w:right w:w="15" w:type="dxa"/>
            </w:tcMar>
            <w:vAlign w:val="center"/>
            <w:hideMark/>
          </w:tcPr>
          <w:p w14:paraId="41AD10B8" w14:textId="77777777" w:rsidR="00761278" w:rsidRPr="00D84132" w:rsidRDefault="00761278" w:rsidP="00761278">
            <w:pPr>
              <w:spacing w:line="240" w:lineRule="auto"/>
              <w:jc w:val="center"/>
              <w:rPr>
                <w:b/>
                <w:bCs/>
                <w:color w:val="4F6228" w:themeColor="accent3" w:themeShade="80"/>
                <w:sz w:val="28"/>
              </w:rPr>
            </w:pPr>
            <w:r w:rsidRPr="00D84132">
              <w:rPr>
                <w:b/>
                <w:bCs/>
                <w:color w:val="4F6228" w:themeColor="accent3" w:themeShade="80"/>
                <w:sz w:val="28"/>
              </w:rPr>
              <w:t>Estimativa</w:t>
            </w:r>
          </w:p>
        </w:tc>
        <w:tc>
          <w:tcPr>
            <w:tcW w:w="1701" w:type="dxa"/>
            <w:tcBorders>
              <w:top w:val="nil"/>
              <w:left w:val="nil"/>
              <w:bottom w:val="single" w:sz="18" w:space="0" w:color="4F6228" w:themeColor="accent3" w:themeShade="80"/>
              <w:right w:val="nil"/>
            </w:tcBorders>
            <w:shd w:val="clear" w:color="auto" w:fill="auto"/>
            <w:tcMar>
              <w:top w:w="15" w:type="dxa"/>
              <w:left w:w="15" w:type="dxa"/>
              <w:bottom w:w="0" w:type="dxa"/>
              <w:right w:w="15" w:type="dxa"/>
            </w:tcMar>
            <w:vAlign w:val="center"/>
            <w:hideMark/>
          </w:tcPr>
          <w:p w14:paraId="27672B4D" w14:textId="77777777" w:rsidR="00761278" w:rsidRPr="00D84132" w:rsidRDefault="00761278" w:rsidP="00761278">
            <w:pPr>
              <w:spacing w:line="240" w:lineRule="auto"/>
              <w:jc w:val="center"/>
              <w:rPr>
                <w:b/>
                <w:bCs/>
                <w:color w:val="4F6228" w:themeColor="accent3" w:themeShade="80"/>
                <w:sz w:val="28"/>
              </w:rPr>
            </w:pPr>
            <w:r w:rsidRPr="00D84132">
              <w:rPr>
                <w:b/>
                <w:bCs/>
                <w:color w:val="4F6228" w:themeColor="accent3" w:themeShade="80"/>
                <w:sz w:val="28"/>
              </w:rPr>
              <w:t>Erro padrão</w:t>
            </w:r>
          </w:p>
        </w:tc>
        <w:tc>
          <w:tcPr>
            <w:tcW w:w="1843" w:type="dxa"/>
            <w:tcBorders>
              <w:top w:val="nil"/>
              <w:left w:val="nil"/>
              <w:bottom w:val="single" w:sz="18" w:space="0" w:color="4F6228" w:themeColor="accent3" w:themeShade="80"/>
              <w:right w:val="nil"/>
            </w:tcBorders>
            <w:shd w:val="clear" w:color="auto" w:fill="auto"/>
            <w:tcMar>
              <w:top w:w="15" w:type="dxa"/>
              <w:left w:w="15" w:type="dxa"/>
              <w:bottom w:w="0" w:type="dxa"/>
              <w:right w:w="15" w:type="dxa"/>
            </w:tcMar>
            <w:vAlign w:val="center"/>
            <w:hideMark/>
          </w:tcPr>
          <w:p w14:paraId="3BF4F540" w14:textId="77777777" w:rsidR="00761278" w:rsidRPr="00D84132" w:rsidRDefault="00761278" w:rsidP="00761278">
            <w:pPr>
              <w:spacing w:line="240" w:lineRule="auto"/>
              <w:jc w:val="center"/>
              <w:rPr>
                <w:b/>
                <w:bCs/>
                <w:color w:val="4F6228" w:themeColor="accent3" w:themeShade="80"/>
                <w:sz w:val="28"/>
              </w:rPr>
            </w:pPr>
            <w:r w:rsidRPr="00D84132">
              <w:rPr>
                <w:b/>
                <w:bCs/>
                <w:color w:val="4F6228" w:themeColor="accent3" w:themeShade="80"/>
                <w:sz w:val="28"/>
              </w:rPr>
              <w:t>Probabilidade</w:t>
            </w:r>
          </w:p>
        </w:tc>
      </w:tr>
      <w:tr w:rsidR="00761278" w:rsidRPr="002B0C67" w14:paraId="37B3DC7E" w14:textId="77777777" w:rsidTr="00761278">
        <w:trPr>
          <w:trHeight w:val="283"/>
        </w:trPr>
        <w:tc>
          <w:tcPr>
            <w:tcW w:w="4674" w:type="dxa"/>
            <w:tcBorders>
              <w:top w:val="single" w:sz="18" w:space="0" w:color="4F6228" w:themeColor="accent3" w:themeShade="80"/>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center"/>
            <w:hideMark/>
          </w:tcPr>
          <w:p w14:paraId="7DAE73F9" w14:textId="65AE617C" w:rsidR="00761278" w:rsidRPr="00D84132" w:rsidRDefault="00761278" w:rsidP="00761278">
            <w:pPr>
              <w:pStyle w:val="NoSpacing"/>
              <w:rPr>
                <w:rFonts w:eastAsia="Times New Roman"/>
              </w:rPr>
            </w:pPr>
            <w:r w:rsidRPr="00D84132">
              <w:rPr>
                <w:rFonts w:eastAsia="Times New Roman"/>
              </w:rPr>
              <w:t xml:space="preserve">  Assentamento (</w:t>
            </w:r>
            <w:r>
              <w:rPr>
                <w:rFonts w:eastAsia="Times New Roman"/>
              </w:rPr>
              <w:t>diferença entre SJD e ASM</w:t>
            </w:r>
            <w:r w:rsidRPr="00D84132">
              <w:rPr>
                <w:rFonts w:eastAsia="Times New Roman"/>
              </w:rPr>
              <w:t>)</w:t>
            </w:r>
          </w:p>
        </w:tc>
        <w:tc>
          <w:tcPr>
            <w:tcW w:w="1847" w:type="dxa"/>
            <w:tcBorders>
              <w:top w:val="single" w:sz="18" w:space="0" w:color="4F6228" w:themeColor="accent3" w:themeShade="80"/>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center"/>
            <w:hideMark/>
          </w:tcPr>
          <w:p w14:paraId="28A414F7" w14:textId="77777777" w:rsidR="00761278" w:rsidRPr="00D84132" w:rsidRDefault="00761278" w:rsidP="00761278">
            <w:pPr>
              <w:pStyle w:val="NoSpacing"/>
              <w:jc w:val="center"/>
              <w:rPr>
                <w:rFonts w:eastAsia="Times New Roman"/>
              </w:rPr>
            </w:pPr>
            <w:r w:rsidRPr="00D84132">
              <w:rPr>
                <w:rFonts w:eastAsia="Times New Roman"/>
              </w:rPr>
              <w:t>-0.78</w:t>
            </w:r>
          </w:p>
        </w:tc>
        <w:tc>
          <w:tcPr>
            <w:tcW w:w="1701" w:type="dxa"/>
            <w:tcBorders>
              <w:top w:val="single" w:sz="18" w:space="0" w:color="4F6228" w:themeColor="accent3" w:themeShade="80"/>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center"/>
            <w:hideMark/>
          </w:tcPr>
          <w:p w14:paraId="39C504CC" w14:textId="77777777" w:rsidR="00761278" w:rsidRPr="00D84132" w:rsidRDefault="00761278" w:rsidP="00761278">
            <w:pPr>
              <w:pStyle w:val="NoSpacing"/>
              <w:jc w:val="center"/>
              <w:rPr>
                <w:rFonts w:eastAsia="Times New Roman"/>
              </w:rPr>
            </w:pPr>
            <w:r w:rsidRPr="00D84132">
              <w:rPr>
                <w:rFonts w:eastAsia="Times New Roman"/>
              </w:rPr>
              <w:t>0.34</w:t>
            </w:r>
          </w:p>
        </w:tc>
        <w:tc>
          <w:tcPr>
            <w:tcW w:w="1843" w:type="dxa"/>
            <w:tcBorders>
              <w:top w:val="single" w:sz="18" w:space="0" w:color="4F6228" w:themeColor="accent3" w:themeShade="80"/>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center"/>
            <w:hideMark/>
          </w:tcPr>
          <w:p w14:paraId="5655E15F" w14:textId="77777777" w:rsidR="00761278" w:rsidRPr="00D84132" w:rsidRDefault="00761278" w:rsidP="00761278">
            <w:pPr>
              <w:pStyle w:val="NoSpacing"/>
              <w:jc w:val="center"/>
              <w:rPr>
                <w:rFonts w:eastAsia="Times New Roman"/>
              </w:rPr>
            </w:pPr>
            <w:r w:rsidRPr="00D84132">
              <w:rPr>
                <w:rFonts w:eastAsia="Times New Roman"/>
              </w:rPr>
              <w:t>0.03</w:t>
            </w:r>
          </w:p>
        </w:tc>
      </w:tr>
      <w:tr w:rsidR="00761278" w:rsidRPr="002B0C67" w14:paraId="7FF499E8" w14:textId="77777777" w:rsidTr="00761278">
        <w:trPr>
          <w:trHeight w:val="283"/>
        </w:trPr>
        <w:tc>
          <w:tcPr>
            <w:tcW w:w="4674" w:type="dxa"/>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center"/>
            <w:hideMark/>
          </w:tcPr>
          <w:p w14:paraId="0A1EA598" w14:textId="77777777" w:rsidR="00761278" w:rsidRPr="00D84132" w:rsidRDefault="00761278" w:rsidP="00761278">
            <w:pPr>
              <w:pStyle w:val="NoSpacing"/>
              <w:rPr>
                <w:rFonts w:eastAsia="Times New Roman"/>
              </w:rPr>
            </w:pPr>
            <w:r w:rsidRPr="00D84132">
              <w:rPr>
                <w:rFonts w:eastAsia="Times New Roman"/>
              </w:rPr>
              <w:t xml:space="preserve">  Risco / Benefício</w:t>
            </w:r>
          </w:p>
        </w:tc>
        <w:tc>
          <w:tcPr>
            <w:tcW w:w="1847" w:type="dxa"/>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center"/>
            <w:hideMark/>
          </w:tcPr>
          <w:p w14:paraId="54C36733" w14:textId="77777777" w:rsidR="00761278" w:rsidRPr="00D84132" w:rsidRDefault="00761278" w:rsidP="00761278">
            <w:pPr>
              <w:pStyle w:val="NoSpacing"/>
              <w:jc w:val="center"/>
              <w:rPr>
                <w:rFonts w:eastAsia="Times New Roman"/>
              </w:rPr>
            </w:pPr>
            <w:r w:rsidRPr="00D84132">
              <w:rPr>
                <w:rFonts w:eastAsia="Times New Roman"/>
              </w:rPr>
              <w:t>0.57</w:t>
            </w:r>
          </w:p>
        </w:tc>
        <w:tc>
          <w:tcPr>
            <w:tcW w:w="1701" w:type="dxa"/>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center"/>
            <w:hideMark/>
          </w:tcPr>
          <w:p w14:paraId="675AE518" w14:textId="77777777" w:rsidR="00761278" w:rsidRPr="00D84132" w:rsidRDefault="00761278" w:rsidP="00761278">
            <w:pPr>
              <w:pStyle w:val="NoSpacing"/>
              <w:jc w:val="center"/>
              <w:rPr>
                <w:rFonts w:eastAsia="Times New Roman"/>
              </w:rPr>
            </w:pPr>
            <w:r w:rsidRPr="00D84132">
              <w:rPr>
                <w:rFonts w:eastAsia="Times New Roman"/>
              </w:rPr>
              <w:t>0.22</w:t>
            </w:r>
          </w:p>
        </w:tc>
        <w:tc>
          <w:tcPr>
            <w:tcW w:w="1843" w:type="dxa"/>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center"/>
            <w:hideMark/>
          </w:tcPr>
          <w:p w14:paraId="2513B432" w14:textId="77777777" w:rsidR="00761278" w:rsidRPr="00D84132" w:rsidRDefault="00761278" w:rsidP="00761278">
            <w:pPr>
              <w:pStyle w:val="NoSpacing"/>
              <w:jc w:val="center"/>
              <w:rPr>
                <w:rFonts w:eastAsia="Times New Roman"/>
              </w:rPr>
            </w:pPr>
            <w:r w:rsidRPr="00D84132">
              <w:rPr>
                <w:rFonts w:eastAsia="Times New Roman"/>
              </w:rPr>
              <w:t>0.01</w:t>
            </w:r>
          </w:p>
        </w:tc>
      </w:tr>
      <w:tr w:rsidR="00761278" w:rsidRPr="002B0C67" w14:paraId="6C3823B3" w14:textId="77777777" w:rsidTr="00761278">
        <w:trPr>
          <w:trHeight w:val="283"/>
        </w:trPr>
        <w:tc>
          <w:tcPr>
            <w:tcW w:w="4674" w:type="dxa"/>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center"/>
            <w:hideMark/>
          </w:tcPr>
          <w:p w14:paraId="65C15EE0" w14:textId="77777777" w:rsidR="00761278" w:rsidRPr="00D84132" w:rsidRDefault="00761278" w:rsidP="00761278">
            <w:pPr>
              <w:pStyle w:val="NoSpacing"/>
              <w:rPr>
                <w:rFonts w:eastAsia="Times New Roman"/>
              </w:rPr>
            </w:pPr>
            <w:r w:rsidRPr="00D84132">
              <w:rPr>
                <w:rFonts w:eastAsia="Times New Roman"/>
              </w:rPr>
              <w:t xml:space="preserve">  Sentimentos</w:t>
            </w:r>
          </w:p>
        </w:tc>
        <w:tc>
          <w:tcPr>
            <w:tcW w:w="1847" w:type="dxa"/>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center"/>
            <w:hideMark/>
          </w:tcPr>
          <w:p w14:paraId="4661B27B" w14:textId="77777777" w:rsidR="00761278" w:rsidRPr="00D84132" w:rsidRDefault="00761278" w:rsidP="00761278">
            <w:pPr>
              <w:pStyle w:val="NoSpacing"/>
              <w:jc w:val="center"/>
              <w:rPr>
                <w:rFonts w:eastAsia="Times New Roman"/>
              </w:rPr>
            </w:pPr>
            <w:r w:rsidRPr="00D84132">
              <w:rPr>
                <w:rFonts w:eastAsia="Times New Roman"/>
              </w:rPr>
              <w:t>0.24</w:t>
            </w:r>
          </w:p>
        </w:tc>
        <w:tc>
          <w:tcPr>
            <w:tcW w:w="1701" w:type="dxa"/>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center"/>
            <w:hideMark/>
          </w:tcPr>
          <w:p w14:paraId="2D09033C" w14:textId="77777777" w:rsidR="00761278" w:rsidRPr="00D84132" w:rsidRDefault="00761278" w:rsidP="00761278">
            <w:pPr>
              <w:pStyle w:val="NoSpacing"/>
              <w:jc w:val="center"/>
              <w:rPr>
                <w:rFonts w:eastAsia="Times New Roman"/>
              </w:rPr>
            </w:pPr>
            <w:r w:rsidRPr="00D84132">
              <w:rPr>
                <w:rFonts w:eastAsia="Times New Roman"/>
              </w:rPr>
              <w:t>0.10</w:t>
            </w:r>
          </w:p>
        </w:tc>
        <w:tc>
          <w:tcPr>
            <w:tcW w:w="1843" w:type="dxa"/>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center"/>
            <w:hideMark/>
          </w:tcPr>
          <w:p w14:paraId="4DCDD383" w14:textId="77777777" w:rsidR="00761278" w:rsidRPr="00D84132" w:rsidRDefault="00761278" w:rsidP="00761278">
            <w:pPr>
              <w:pStyle w:val="NoSpacing"/>
              <w:jc w:val="center"/>
              <w:rPr>
                <w:rFonts w:eastAsia="Times New Roman"/>
              </w:rPr>
            </w:pPr>
            <w:r w:rsidRPr="00D84132">
              <w:rPr>
                <w:rFonts w:eastAsia="Times New Roman"/>
              </w:rPr>
              <w:t>0.03</w:t>
            </w:r>
          </w:p>
        </w:tc>
      </w:tr>
      <w:tr w:rsidR="00761278" w:rsidRPr="002B0C67" w14:paraId="6D775E73" w14:textId="77777777" w:rsidTr="00761278">
        <w:trPr>
          <w:trHeight w:val="283"/>
        </w:trPr>
        <w:tc>
          <w:tcPr>
            <w:tcW w:w="4674" w:type="dxa"/>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center"/>
            <w:hideMark/>
          </w:tcPr>
          <w:p w14:paraId="40BE856F" w14:textId="77777777" w:rsidR="00761278" w:rsidRPr="00D84132" w:rsidRDefault="00761278" w:rsidP="00761278">
            <w:pPr>
              <w:pStyle w:val="NoSpacing"/>
              <w:rPr>
                <w:rFonts w:eastAsia="Times New Roman"/>
              </w:rPr>
            </w:pPr>
            <w:r w:rsidRPr="00D84132">
              <w:rPr>
                <w:rFonts w:eastAsia="Times New Roman"/>
              </w:rPr>
              <w:t xml:space="preserve">  Norma social</w:t>
            </w:r>
          </w:p>
        </w:tc>
        <w:tc>
          <w:tcPr>
            <w:tcW w:w="1847" w:type="dxa"/>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center"/>
            <w:hideMark/>
          </w:tcPr>
          <w:p w14:paraId="6811D375" w14:textId="77777777" w:rsidR="00761278" w:rsidRPr="00D84132" w:rsidRDefault="00761278" w:rsidP="00761278">
            <w:pPr>
              <w:pStyle w:val="NoSpacing"/>
              <w:jc w:val="center"/>
              <w:rPr>
                <w:rFonts w:eastAsia="Times New Roman"/>
              </w:rPr>
            </w:pPr>
            <w:r w:rsidRPr="00D84132">
              <w:rPr>
                <w:rFonts w:eastAsia="Times New Roman"/>
              </w:rPr>
              <w:t>0.39</w:t>
            </w:r>
          </w:p>
        </w:tc>
        <w:tc>
          <w:tcPr>
            <w:tcW w:w="1701" w:type="dxa"/>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center"/>
            <w:hideMark/>
          </w:tcPr>
          <w:p w14:paraId="0EEA0B12" w14:textId="77777777" w:rsidR="00761278" w:rsidRPr="00D84132" w:rsidRDefault="00761278" w:rsidP="00761278">
            <w:pPr>
              <w:pStyle w:val="NoSpacing"/>
              <w:jc w:val="center"/>
              <w:rPr>
                <w:rFonts w:eastAsia="Times New Roman"/>
              </w:rPr>
            </w:pPr>
            <w:r w:rsidRPr="00D84132">
              <w:rPr>
                <w:rFonts w:eastAsia="Times New Roman"/>
              </w:rPr>
              <w:t>0.18</w:t>
            </w:r>
          </w:p>
        </w:tc>
        <w:tc>
          <w:tcPr>
            <w:tcW w:w="1843" w:type="dxa"/>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center"/>
            <w:hideMark/>
          </w:tcPr>
          <w:p w14:paraId="43B763AB" w14:textId="77777777" w:rsidR="00761278" w:rsidRPr="00D84132" w:rsidRDefault="00761278" w:rsidP="00761278">
            <w:pPr>
              <w:pStyle w:val="NoSpacing"/>
              <w:jc w:val="center"/>
              <w:rPr>
                <w:rFonts w:eastAsia="Times New Roman"/>
              </w:rPr>
            </w:pPr>
            <w:r w:rsidRPr="00D84132">
              <w:rPr>
                <w:rFonts w:eastAsia="Times New Roman"/>
              </w:rPr>
              <w:t>0.03</w:t>
            </w:r>
          </w:p>
        </w:tc>
      </w:tr>
    </w:tbl>
    <w:p w14:paraId="297F694D" w14:textId="77777777" w:rsidR="002B0C67" w:rsidRPr="00D84132" w:rsidRDefault="002B0C67" w:rsidP="00B84E22">
      <w:pPr>
        <w:jc w:val="both"/>
        <w:rPr>
          <w:b/>
          <w:color w:val="1F497D" w:themeColor="text2"/>
          <w:sz w:val="28"/>
        </w:rPr>
      </w:pPr>
      <w:r w:rsidRPr="00D84132">
        <w:rPr>
          <w:b/>
          <w:color w:val="1F497D" w:themeColor="text2"/>
          <w:sz w:val="28"/>
        </w:rPr>
        <w:t xml:space="preserve"> </w:t>
      </w:r>
      <w:r w:rsidR="00C9567D" w:rsidRPr="00D84132">
        <w:rPr>
          <w:b/>
          <w:color w:val="1F497D" w:themeColor="text2"/>
          <w:sz w:val="28"/>
        </w:rPr>
        <w:br w:type="page"/>
      </w:r>
    </w:p>
    <w:p w14:paraId="17F77F99" w14:textId="77777777" w:rsidR="002B0C67" w:rsidRPr="00D84132" w:rsidRDefault="002B0C67" w:rsidP="00B84E22">
      <w:pPr>
        <w:jc w:val="both"/>
        <w:rPr>
          <w:b/>
          <w:color w:val="1F497D" w:themeColor="text2"/>
          <w:sz w:val="24"/>
        </w:rPr>
        <w:sectPr w:rsidR="002B0C67" w:rsidRPr="00D84132" w:rsidSect="002B0C67">
          <w:pgSz w:w="16838" w:h="11906" w:orient="landscape"/>
          <w:pgMar w:top="720" w:right="720" w:bottom="720" w:left="720" w:header="709" w:footer="709" w:gutter="0"/>
          <w:cols w:space="708"/>
          <w:docGrid w:linePitch="360"/>
        </w:sectPr>
      </w:pPr>
    </w:p>
    <w:p w14:paraId="0CE6D525" w14:textId="77777777" w:rsidR="00CE3477" w:rsidRDefault="00050863" w:rsidP="00CE3477">
      <w:pPr>
        <w:keepNext/>
        <w:jc w:val="both"/>
      </w:pPr>
      <w:r>
        <w:rPr>
          <w:b/>
          <w:noProof/>
          <w:color w:val="1F497D" w:themeColor="text2"/>
          <w:sz w:val="28"/>
        </w:rPr>
        <w:lastRenderedPageBreak/>
        <w:drawing>
          <wp:inline distT="0" distB="0" distL="0" distR="0" wp14:anchorId="142D41A1" wp14:editId="273B6EB8">
            <wp:extent cx="5295265" cy="5374257"/>
            <wp:effectExtent l="0" t="0" r="63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GLM_result.tif"/>
                    <pic:cNvPicPr/>
                  </pic:nvPicPr>
                  <pic:blipFill rotWithShape="1">
                    <a:blip r:embed="rId17">
                      <a:extLst>
                        <a:ext uri="{28A0092B-C50C-407E-A947-70E740481C1C}">
                          <a14:useLocalDpi xmlns:a14="http://schemas.microsoft.com/office/drawing/2010/main" val="0"/>
                        </a:ext>
                      </a:extLst>
                    </a:blip>
                    <a:srcRect l="2620" t="4950" r="30350" b="4344"/>
                    <a:stretch/>
                  </pic:blipFill>
                  <pic:spPr bwMode="auto">
                    <a:xfrm>
                      <a:off x="0" y="0"/>
                      <a:ext cx="5314365" cy="5393642"/>
                    </a:xfrm>
                    <a:prstGeom prst="rect">
                      <a:avLst/>
                    </a:prstGeom>
                    <a:ln>
                      <a:noFill/>
                    </a:ln>
                    <a:extLst>
                      <a:ext uri="{53640926-AAD7-44D8-BBD7-CCE9431645EC}">
                        <a14:shadowObscured xmlns:a14="http://schemas.microsoft.com/office/drawing/2010/main"/>
                      </a:ext>
                    </a:extLst>
                  </pic:spPr>
                </pic:pic>
              </a:graphicData>
            </a:graphic>
          </wp:inline>
        </w:drawing>
      </w:r>
    </w:p>
    <w:p w14:paraId="0E8BA7A3" w14:textId="0A88FCBE" w:rsidR="00050863" w:rsidRDefault="00CE3477" w:rsidP="00CE3477">
      <w:pPr>
        <w:pStyle w:val="Caption"/>
        <w:jc w:val="both"/>
        <w:rPr>
          <w:b w:val="0"/>
          <w:color w:val="1F497D" w:themeColor="text2"/>
          <w:sz w:val="28"/>
        </w:rPr>
      </w:pPr>
      <w:r>
        <w:t xml:space="preserve">Figura </w:t>
      </w:r>
      <w:r w:rsidR="00416AFC">
        <w:fldChar w:fldCharType="begin"/>
      </w:r>
      <w:r w:rsidR="00416AFC">
        <w:instrText xml:space="preserve"> SEQ Figura \* ARABIC </w:instrText>
      </w:r>
      <w:r w:rsidR="00416AFC">
        <w:fldChar w:fldCharType="separate"/>
      </w:r>
      <w:r w:rsidR="0076059D">
        <w:rPr>
          <w:noProof/>
        </w:rPr>
        <w:t>6</w:t>
      </w:r>
      <w:r w:rsidR="00416AFC">
        <w:rPr>
          <w:noProof/>
        </w:rPr>
        <w:fldChar w:fldCharType="end"/>
      </w:r>
      <w:r>
        <w:t xml:space="preserve">. </w:t>
      </w:r>
      <w:r w:rsidR="00293E97">
        <w:t>Representação</w:t>
      </w:r>
      <w:r>
        <w:t xml:space="preserve"> gráfica da </w:t>
      </w:r>
      <w:r w:rsidR="00293E97">
        <w:t>relação dos</w:t>
      </w:r>
      <w:r>
        <w:t xml:space="preserve"> dos </w:t>
      </w:r>
      <w:r w:rsidR="00293E97">
        <w:t>parâmetros</w:t>
      </w:r>
      <w:r>
        <w:t xml:space="preserve"> (linha preta) </w:t>
      </w:r>
      <w:r w:rsidR="00293E97">
        <w:t>com a atitude</w:t>
      </w:r>
      <w:r w:rsidR="00293E97" w:rsidRPr="00293E97">
        <w:t xml:space="preserve"> </w:t>
      </w:r>
      <w:r w:rsidR="00293E97">
        <w:t>segundo o modelo selecionado. O</w:t>
      </w:r>
      <w:r w:rsidR="00C87B8A">
        <w:t xml:space="preserve"> intervalo de confiança de 95%</w:t>
      </w:r>
      <w:r>
        <w:t xml:space="preserve"> </w:t>
      </w:r>
      <w:r w:rsidR="00293E97">
        <w:t xml:space="preserve">(CI) está representado pela </w:t>
      </w:r>
      <w:r>
        <w:t>faixa cinza.</w:t>
      </w:r>
      <w:r w:rsidR="00C87B8A">
        <w:t xml:space="preserve"> Exceto para o gráfico no canto superio</w:t>
      </w:r>
      <w:r w:rsidR="00293E97">
        <w:t>r esquerdo, onde as estimativas médias est</w:t>
      </w:r>
      <w:r w:rsidR="00C87B8A">
        <w:t>ão</w:t>
      </w:r>
      <w:r w:rsidR="00293E97">
        <w:t xml:space="preserve"> </w:t>
      </w:r>
      <w:r w:rsidR="00C87B8A">
        <w:t>representadas pelo</w:t>
      </w:r>
      <w:r w:rsidR="00293E97">
        <w:t xml:space="preserve"> quadrado preto e o CI são as</w:t>
      </w:r>
      <w:r w:rsidR="00C87B8A">
        <w:t xml:space="preserve"> barras</w:t>
      </w:r>
      <w:r w:rsidR="00293E97">
        <w:t xml:space="preserve"> verticais</w:t>
      </w:r>
      <w:r w:rsidR="00C87B8A">
        <w:t>.</w:t>
      </w:r>
    </w:p>
    <w:p w14:paraId="1EAADEBA" w14:textId="77777777" w:rsidR="005C6294" w:rsidRPr="009E3C02" w:rsidRDefault="005C6294" w:rsidP="00B84E22">
      <w:pPr>
        <w:jc w:val="both"/>
        <w:rPr>
          <w:b/>
          <w:color w:val="1F497D" w:themeColor="text2"/>
          <w:sz w:val="28"/>
        </w:rPr>
      </w:pPr>
    </w:p>
    <w:p w14:paraId="1C2F3620" w14:textId="77777777" w:rsidR="005C6294" w:rsidRPr="00904B8D" w:rsidRDefault="005C6294" w:rsidP="005C6294">
      <w:pPr>
        <w:jc w:val="both"/>
        <w:rPr>
          <w:b/>
          <w:color w:val="1F497D" w:themeColor="text2"/>
        </w:rPr>
      </w:pPr>
      <w:r>
        <w:rPr>
          <w:b/>
          <w:color w:val="1F497D" w:themeColor="text2"/>
        </w:rPr>
        <w:t>Armadilhamento fotográfico</w:t>
      </w:r>
    </w:p>
    <w:p w14:paraId="33701912" w14:textId="5BB5F107" w:rsidR="006B4B0A" w:rsidRDefault="00DA271E" w:rsidP="006B4B0A">
      <w:pPr>
        <w:jc w:val="both"/>
      </w:pPr>
      <w:r>
        <w:t>As 13 armadilhas</w:t>
      </w:r>
      <w:r w:rsidR="00293E97">
        <w:t xml:space="preserve"> fotográficas</w:t>
      </w:r>
      <w:r>
        <w:t xml:space="preserve"> </w:t>
      </w:r>
      <w:r w:rsidR="00293E97">
        <w:t>i</w:t>
      </w:r>
      <w:r>
        <w:t xml:space="preserve">nstaladas na </w:t>
      </w:r>
      <w:r w:rsidR="00293E97">
        <w:t>área</w:t>
      </w:r>
      <w:r>
        <w:t xml:space="preserve"> do ASM capturaram 379 registros de animais silvestres, sendo </w:t>
      </w:r>
      <w:r w:rsidR="00537039">
        <w:t xml:space="preserve">uma espécie de réptil, </w:t>
      </w:r>
      <w:r>
        <w:t xml:space="preserve">seis </w:t>
      </w:r>
      <w:r w:rsidR="00537039">
        <w:t xml:space="preserve">de aves e 27 de mamíferos. Dentre os carnívoros (espécies alvo deste estudo), </w:t>
      </w:r>
      <w:r w:rsidR="006B4B0A">
        <w:t>nove</w:t>
      </w:r>
      <w:r w:rsidR="00537039">
        <w:t xml:space="preserve"> espécies foram registradas</w:t>
      </w:r>
      <w:r w:rsidR="00293E97">
        <w:t xml:space="preserve"> (Tabela 4</w:t>
      </w:r>
      <w:r w:rsidR="006B4B0A">
        <w:t>). Os carnívoros mais abundantes foram os de médio porte, como o quati</w:t>
      </w:r>
      <w:r w:rsidR="00293E97">
        <w:t xml:space="preserve"> (</w:t>
      </w:r>
      <w:r w:rsidR="00293E97" w:rsidRPr="00293E97">
        <w:rPr>
          <w:i/>
        </w:rPr>
        <w:t>Nasua nasua</w:t>
      </w:r>
      <w:r w:rsidR="00293E97">
        <w:t>)</w:t>
      </w:r>
      <w:r w:rsidR="006B4B0A">
        <w:t xml:space="preserve"> e a jaguatirica</w:t>
      </w:r>
      <w:r w:rsidR="00293E97">
        <w:t xml:space="preserve"> (</w:t>
      </w:r>
      <w:r w:rsidR="00293E97" w:rsidRPr="00293E97">
        <w:rPr>
          <w:i/>
        </w:rPr>
        <w:t>Leopardus pardalis</w:t>
      </w:r>
      <w:r w:rsidR="00293E97">
        <w:t>)</w:t>
      </w:r>
      <w:r w:rsidR="006B4B0A">
        <w:t xml:space="preserve">. Entretanto, as espécies de onças também foram bastante </w:t>
      </w:r>
      <w:r w:rsidR="00293E97">
        <w:t>frequentes</w:t>
      </w:r>
      <w:r w:rsidR="006B4B0A">
        <w:t xml:space="preserve">. Destaca-se ainda a presença de duas espécies raras: o cachorro-do-mato-de-orelhas-curtas </w:t>
      </w:r>
      <w:r w:rsidR="00293E97">
        <w:t>(</w:t>
      </w:r>
      <w:r w:rsidR="00293E97" w:rsidRPr="00293E97">
        <w:rPr>
          <w:i/>
        </w:rPr>
        <w:t>Atelocynus microtis</w:t>
      </w:r>
      <w:r w:rsidR="00293E97">
        <w:t xml:space="preserve">) </w:t>
      </w:r>
      <w:r w:rsidR="006B4B0A">
        <w:t>e o cachorro-vinagre</w:t>
      </w:r>
      <w:r w:rsidR="00293E97">
        <w:t xml:space="preserve"> (</w:t>
      </w:r>
      <w:r w:rsidR="00293E97" w:rsidRPr="00293E97">
        <w:rPr>
          <w:i/>
        </w:rPr>
        <w:t>Speothos venaticus</w:t>
      </w:r>
      <w:r w:rsidR="00293E97">
        <w:t>)</w:t>
      </w:r>
      <w:r w:rsidR="006B4B0A">
        <w:t>. Os registros fotográficos confirmam a pesença de uma grande diversidade de carnívoros na região do assentamento,</w:t>
      </w:r>
      <w:r w:rsidR="00293E97">
        <w:t xml:space="preserve"> incluindo os predadores de topo,</w:t>
      </w:r>
      <w:r w:rsidR="006B4B0A">
        <w:t xml:space="preserve"> indicando que </w:t>
      </w:r>
      <w:r w:rsidR="00293E97">
        <w:t>ações</w:t>
      </w:r>
      <w:r w:rsidR="006B4B0A">
        <w:t xml:space="preserve"> de mitigação de conflito para o local não podem ser focadas em apenas uma espécies.</w:t>
      </w:r>
    </w:p>
    <w:p w14:paraId="11969532" w14:textId="77777777" w:rsidR="006B4B0A" w:rsidRDefault="006B4B0A" w:rsidP="005C6294">
      <w:pPr>
        <w:jc w:val="both"/>
      </w:pPr>
    </w:p>
    <w:p w14:paraId="58E66885" w14:textId="77777777" w:rsidR="006B4B0A" w:rsidRDefault="006B4B0A" w:rsidP="005C6294">
      <w:pPr>
        <w:jc w:val="both"/>
      </w:pPr>
    </w:p>
    <w:p w14:paraId="5BFF3C22" w14:textId="268B8050" w:rsidR="006B4B0A" w:rsidRDefault="006B4B0A" w:rsidP="006B4B0A">
      <w:pPr>
        <w:pStyle w:val="Caption"/>
        <w:keepNext/>
      </w:pPr>
      <w:r>
        <w:t xml:space="preserve">Tabela </w:t>
      </w:r>
      <w:r w:rsidR="00416AFC">
        <w:fldChar w:fldCharType="begin"/>
      </w:r>
      <w:r w:rsidR="00416AFC">
        <w:instrText xml:space="preserve"> SEQ Tabela \* ARABIC </w:instrText>
      </w:r>
      <w:r w:rsidR="00416AFC">
        <w:fldChar w:fldCharType="separate"/>
      </w:r>
      <w:r>
        <w:rPr>
          <w:noProof/>
        </w:rPr>
        <w:t>4</w:t>
      </w:r>
      <w:r w:rsidR="00416AFC">
        <w:rPr>
          <w:noProof/>
        </w:rPr>
        <w:fldChar w:fldCharType="end"/>
      </w:r>
      <w:r>
        <w:t xml:space="preserve">. </w:t>
      </w:r>
      <w:r w:rsidRPr="00D93A9B">
        <w:t xml:space="preserve">Lista de carnívoros registrado por armadilhas fotográficas no Assentamento Santa Maria II, e o </w:t>
      </w:r>
      <w:r w:rsidR="00293E97" w:rsidRPr="00D93A9B">
        <w:t>numero</w:t>
      </w:r>
      <w:r w:rsidRPr="00D93A9B">
        <w:t xml:space="preserve"> de registros de cada espécies.</w:t>
      </w:r>
    </w:p>
    <w:tbl>
      <w:tblPr>
        <w:tblW w:w="9880" w:type="dxa"/>
        <w:tblInd w:w="-709" w:type="dxa"/>
        <w:tblCellMar>
          <w:left w:w="70" w:type="dxa"/>
          <w:right w:w="70" w:type="dxa"/>
        </w:tblCellMar>
        <w:tblLook w:val="04A0" w:firstRow="1" w:lastRow="0" w:firstColumn="1" w:lastColumn="0" w:noHBand="0" w:noVBand="1"/>
      </w:tblPr>
      <w:tblGrid>
        <w:gridCol w:w="4980"/>
        <w:gridCol w:w="3360"/>
        <w:gridCol w:w="1540"/>
      </w:tblGrid>
      <w:tr w:rsidR="006B4B0A" w:rsidRPr="006B4B0A" w14:paraId="21E5C609" w14:textId="77777777" w:rsidTr="006B4B0A">
        <w:trPr>
          <w:trHeight w:val="315"/>
        </w:trPr>
        <w:tc>
          <w:tcPr>
            <w:tcW w:w="4980" w:type="dxa"/>
            <w:tcBorders>
              <w:top w:val="nil"/>
              <w:left w:val="nil"/>
              <w:bottom w:val="single" w:sz="18" w:space="0" w:color="4F6228" w:themeColor="accent3" w:themeShade="80"/>
              <w:right w:val="nil"/>
            </w:tcBorders>
            <w:shd w:val="clear" w:color="auto" w:fill="auto"/>
            <w:noWrap/>
            <w:vAlign w:val="center"/>
            <w:hideMark/>
          </w:tcPr>
          <w:p w14:paraId="7887427B" w14:textId="77777777" w:rsidR="006B4B0A" w:rsidRPr="006B4B0A" w:rsidRDefault="006B4B0A" w:rsidP="006B4B0A">
            <w:pPr>
              <w:spacing w:line="240" w:lineRule="auto"/>
              <w:jc w:val="center"/>
              <w:rPr>
                <w:b/>
                <w:bCs/>
                <w:color w:val="4F6228" w:themeColor="accent3" w:themeShade="80"/>
                <w:sz w:val="28"/>
              </w:rPr>
            </w:pPr>
            <w:r w:rsidRPr="006B4B0A">
              <w:rPr>
                <w:b/>
                <w:bCs/>
                <w:color w:val="4F6228" w:themeColor="accent3" w:themeShade="80"/>
                <w:sz w:val="28"/>
              </w:rPr>
              <w:t>Espécie</w:t>
            </w:r>
          </w:p>
        </w:tc>
        <w:tc>
          <w:tcPr>
            <w:tcW w:w="3360" w:type="dxa"/>
            <w:tcBorders>
              <w:top w:val="nil"/>
              <w:left w:val="nil"/>
              <w:bottom w:val="single" w:sz="18" w:space="0" w:color="4F6228" w:themeColor="accent3" w:themeShade="80"/>
              <w:right w:val="nil"/>
            </w:tcBorders>
            <w:shd w:val="clear" w:color="auto" w:fill="auto"/>
            <w:noWrap/>
            <w:vAlign w:val="center"/>
            <w:hideMark/>
          </w:tcPr>
          <w:p w14:paraId="780E7266" w14:textId="77777777" w:rsidR="006B4B0A" w:rsidRPr="006B4B0A" w:rsidRDefault="006B4B0A" w:rsidP="006B4B0A">
            <w:pPr>
              <w:spacing w:line="240" w:lineRule="auto"/>
              <w:jc w:val="center"/>
              <w:rPr>
                <w:b/>
                <w:bCs/>
                <w:color w:val="4F6228" w:themeColor="accent3" w:themeShade="80"/>
                <w:sz w:val="28"/>
              </w:rPr>
            </w:pPr>
            <w:r w:rsidRPr="006B4B0A">
              <w:rPr>
                <w:b/>
                <w:bCs/>
                <w:color w:val="4F6228" w:themeColor="accent3" w:themeShade="80"/>
                <w:sz w:val="28"/>
              </w:rPr>
              <w:t>Nome popular</w:t>
            </w:r>
          </w:p>
        </w:tc>
        <w:tc>
          <w:tcPr>
            <w:tcW w:w="1540" w:type="dxa"/>
            <w:tcBorders>
              <w:top w:val="nil"/>
              <w:left w:val="nil"/>
              <w:bottom w:val="single" w:sz="18" w:space="0" w:color="4F6228" w:themeColor="accent3" w:themeShade="80"/>
              <w:right w:val="nil"/>
            </w:tcBorders>
            <w:shd w:val="clear" w:color="auto" w:fill="auto"/>
            <w:noWrap/>
            <w:vAlign w:val="center"/>
            <w:hideMark/>
          </w:tcPr>
          <w:p w14:paraId="5D47ADDC" w14:textId="77777777" w:rsidR="006B4B0A" w:rsidRPr="006B4B0A" w:rsidRDefault="006B4B0A" w:rsidP="006B4B0A">
            <w:pPr>
              <w:spacing w:line="240" w:lineRule="auto"/>
              <w:jc w:val="center"/>
              <w:rPr>
                <w:b/>
                <w:bCs/>
                <w:color w:val="4F6228" w:themeColor="accent3" w:themeShade="80"/>
                <w:sz w:val="28"/>
              </w:rPr>
            </w:pPr>
            <w:r w:rsidRPr="006B4B0A">
              <w:rPr>
                <w:b/>
                <w:bCs/>
                <w:color w:val="4F6228" w:themeColor="accent3" w:themeShade="80"/>
                <w:sz w:val="28"/>
              </w:rPr>
              <w:t># de Registros</w:t>
            </w:r>
          </w:p>
        </w:tc>
      </w:tr>
      <w:tr w:rsidR="00293E97" w:rsidRPr="006B4B0A" w14:paraId="5E35A5B4" w14:textId="77777777" w:rsidTr="00293E97">
        <w:trPr>
          <w:trHeight w:val="300"/>
        </w:trPr>
        <w:tc>
          <w:tcPr>
            <w:tcW w:w="4980" w:type="dxa"/>
            <w:tcBorders>
              <w:top w:val="nil"/>
              <w:left w:val="nil"/>
              <w:right w:val="nil"/>
            </w:tcBorders>
            <w:shd w:val="clear" w:color="auto" w:fill="auto"/>
            <w:noWrap/>
            <w:vAlign w:val="center"/>
            <w:hideMark/>
          </w:tcPr>
          <w:p w14:paraId="7D59F848" w14:textId="77777777" w:rsidR="00293E97" w:rsidRPr="006B4B0A" w:rsidRDefault="00293E97" w:rsidP="006B4B0A">
            <w:pPr>
              <w:spacing w:after="0" w:line="240" w:lineRule="auto"/>
              <w:jc w:val="center"/>
              <w:rPr>
                <w:rFonts w:ascii="Times New Roman" w:eastAsia="Times New Roman" w:hAnsi="Times New Roman" w:cs="Times New Roman"/>
                <w:i/>
                <w:iCs/>
                <w:color w:val="000000"/>
              </w:rPr>
            </w:pPr>
            <w:r w:rsidRPr="006B4B0A">
              <w:rPr>
                <w:rFonts w:ascii="Times New Roman" w:eastAsia="Times New Roman" w:hAnsi="Times New Roman" w:cs="Times New Roman"/>
                <w:i/>
                <w:iCs/>
                <w:color w:val="000000"/>
              </w:rPr>
              <w:t xml:space="preserve">Nasua nasua </w:t>
            </w:r>
            <w:r w:rsidRPr="006B4B0A">
              <w:rPr>
                <w:rFonts w:ascii="Times New Roman" w:eastAsia="Times New Roman" w:hAnsi="Times New Roman" w:cs="Times New Roman"/>
                <w:color w:val="000000"/>
              </w:rPr>
              <w:t>Linnaeus, 1766</w:t>
            </w:r>
          </w:p>
        </w:tc>
        <w:tc>
          <w:tcPr>
            <w:tcW w:w="3360" w:type="dxa"/>
            <w:tcBorders>
              <w:top w:val="nil"/>
              <w:left w:val="nil"/>
              <w:right w:val="nil"/>
            </w:tcBorders>
            <w:shd w:val="clear" w:color="auto" w:fill="auto"/>
            <w:noWrap/>
            <w:vAlign w:val="center"/>
            <w:hideMark/>
          </w:tcPr>
          <w:p w14:paraId="7F96D851" w14:textId="77777777" w:rsidR="00293E97" w:rsidRPr="006B4B0A" w:rsidRDefault="00293E97" w:rsidP="006B4B0A">
            <w:pPr>
              <w:spacing w:after="0" w:line="240" w:lineRule="auto"/>
              <w:jc w:val="center"/>
              <w:rPr>
                <w:rFonts w:ascii="Times New Roman" w:eastAsia="Times New Roman" w:hAnsi="Times New Roman" w:cs="Times New Roman"/>
                <w:color w:val="000000"/>
              </w:rPr>
            </w:pPr>
            <w:r w:rsidRPr="006B4B0A">
              <w:rPr>
                <w:rFonts w:ascii="Times New Roman" w:eastAsia="Times New Roman" w:hAnsi="Times New Roman" w:cs="Times New Roman"/>
                <w:color w:val="000000"/>
              </w:rPr>
              <w:t>quati</w:t>
            </w:r>
          </w:p>
        </w:tc>
        <w:tc>
          <w:tcPr>
            <w:tcW w:w="1540" w:type="dxa"/>
            <w:tcBorders>
              <w:top w:val="nil"/>
              <w:left w:val="nil"/>
              <w:right w:val="nil"/>
            </w:tcBorders>
            <w:shd w:val="clear" w:color="auto" w:fill="auto"/>
            <w:noWrap/>
            <w:vAlign w:val="bottom"/>
            <w:hideMark/>
          </w:tcPr>
          <w:p w14:paraId="58F5867F" w14:textId="77777777" w:rsidR="00293E97" w:rsidRPr="006B4B0A" w:rsidRDefault="00293E97" w:rsidP="006B4B0A">
            <w:pPr>
              <w:spacing w:after="0" w:line="240" w:lineRule="auto"/>
              <w:jc w:val="center"/>
              <w:rPr>
                <w:rFonts w:ascii="Calibri" w:eastAsia="Times New Roman" w:hAnsi="Calibri" w:cs="Times New Roman"/>
                <w:color w:val="000000"/>
              </w:rPr>
            </w:pPr>
            <w:r w:rsidRPr="006B4B0A">
              <w:rPr>
                <w:rFonts w:ascii="Calibri" w:eastAsia="Times New Roman" w:hAnsi="Calibri" w:cs="Times New Roman"/>
                <w:color w:val="000000"/>
              </w:rPr>
              <w:t>8</w:t>
            </w:r>
          </w:p>
        </w:tc>
      </w:tr>
      <w:tr w:rsidR="00293E97" w:rsidRPr="006B4B0A" w14:paraId="057068D0" w14:textId="77777777" w:rsidTr="006B4B0A">
        <w:trPr>
          <w:trHeight w:val="300"/>
        </w:trPr>
        <w:tc>
          <w:tcPr>
            <w:tcW w:w="4980" w:type="dxa"/>
            <w:tcBorders>
              <w:top w:val="nil"/>
              <w:left w:val="nil"/>
              <w:bottom w:val="nil"/>
              <w:right w:val="nil"/>
            </w:tcBorders>
            <w:shd w:val="clear" w:color="auto" w:fill="auto"/>
            <w:noWrap/>
            <w:vAlign w:val="center"/>
            <w:hideMark/>
          </w:tcPr>
          <w:p w14:paraId="4B22D5FD" w14:textId="77777777" w:rsidR="00293E97" w:rsidRPr="006B4B0A" w:rsidRDefault="00293E97" w:rsidP="006B4B0A">
            <w:pPr>
              <w:spacing w:after="0" w:line="240" w:lineRule="auto"/>
              <w:jc w:val="center"/>
              <w:rPr>
                <w:rFonts w:ascii="Times New Roman" w:eastAsia="Times New Roman" w:hAnsi="Times New Roman" w:cs="Times New Roman"/>
                <w:i/>
                <w:iCs/>
                <w:color w:val="000000"/>
              </w:rPr>
            </w:pPr>
            <w:r w:rsidRPr="006B4B0A">
              <w:rPr>
                <w:rFonts w:ascii="Times New Roman" w:eastAsia="Times New Roman" w:hAnsi="Times New Roman" w:cs="Times New Roman"/>
                <w:i/>
                <w:iCs/>
                <w:color w:val="000000"/>
              </w:rPr>
              <w:t xml:space="preserve">Leopardus pardalis </w:t>
            </w:r>
            <w:r w:rsidRPr="006B4B0A">
              <w:rPr>
                <w:rFonts w:ascii="Times New Roman" w:eastAsia="Times New Roman" w:hAnsi="Times New Roman" w:cs="Times New Roman"/>
                <w:color w:val="000000"/>
              </w:rPr>
              <w:t>Linnaeus, 1758</w:t>
            </w:r>
          </w:p>
        </w:tc>
        <w:tc>
          <w:tcPr>
            <w:tcW w:w="3360" w:type="dxa"/>
            <w:tcBorders>
              <w:top w:val="nil"/>
              <w:left w:val="nil"/>
              <w:bottom w:val="nil"/>
              <w:right w:val="nil"/>
            </w:tcBorders>
            <w:shd w:val="clear" w:color="auto" w:fill="auto"/>
            <w:noWrap/>
            <w:vAlign w:val="center"/>
            <w:hideMark/>
          </w:tcPr>
          <w:p w14:paraId="12781E75" w14:textId="77777777" w:rsidR="00293E97" w:rsidRPr="006B4B0A" w:rsidRDefault="00293E97" w:rsidP="006B4B0A">
            <w:pPr>
              <w:spacing w:after="0" w:line="240" w:lineRule="auto"/>
              <w:jc w:val="center"/>
              <w:rPr>
                <w:rFonts w:ascii="Times New Roman" w:eastAsia="Times New Roman" w:hAnsi="Times New Roman" w:cs="Times New Roman"/>
                <w:color w:val="000000"/>
              </w:rPr>
            </w:pPr>
            <w:r w:rsidRPr="006B4B0A">
              <w:rPr>
                <w:rFonts w:ascii="Times New Roman" w:eastAsia="Times New Roman" w:hAnsi="Times New Roman" w:cs="Times New Roman"/>
                <w:color w:val="000000"/>
              </w:rPr>
              <w:t>jaguatirica</w:t>
            </w:r>
          </w:p>
        </w:tc>
        <w:tc>
          <w:tcPr>
            <w:tcW w:w="1540" w:type="dxa"/>
            <w:tcBorders>
              <w:top w:val="nil"/>
              <w:left w:val="nil"/>
              <w:bottom w:val="nil"/>
              <w:right w:val="nil"/>
            </w:tcBorders>
            <w:shd w:val="clear" w:color="auto" w:fill="auto"/>
            <w:noWrap/>
            <w:vAlign w:val="bottom"/>
            <w:hideMark/>
          </w:tcPr>
          <w:p w14:paraId="2535364A" w14:textId="77777777" w:rsidR="00293E97" w:rsidRPr="006B4B0A" w:rsidRDefault="00293E97" w:rsidP="006B4B0A">
            <w:pPr>
              <w:spacing w:after="0" w:line="240" w:lineRule="auto"/>
              <w:jc w:val="center"/>
              <w:rPr>
                <w:rFonts w:ascii="Calibri" w:eastAsia="Times New Roman" w:hAnsi="Calibri" w:cs="Times New Roman"/>
                <w:color w:val="000000"/>
              </w:rPr>
            </w:pPr>
            <w:r w:rsidRPr="006B4B0A">
              <w:rPr>
                <w:rFonts w:ascii="Calibri" w:eastAsia="Times New Roman" w:hAnsi="Calibri" w:cs="Times New Roman"/>
                <w:color w:val="000000"/>
              </w:rPr>
              <w:t>7</w:t>
            </w:r>
          </w:p>
        </w:tc>
      </w:tr>
      <w:tr w:rsidR="00293E97" w:rsidRPr="006B4B0A" w14:paraId="4C5B9205" w14:textId="77777777" w:rsidTr="006B4B0A">
        <w:trPr>
          <w:trHeight w:val="315"/>
        </w:trPr>
        <w:tc>
          <w:tcPr>
            <w:tcW w:w="4980" w:type="dxa"/>
            <w:tcBorders>
              <w:top w:val="nil"/>
              <w:left w:val="nil"/>
              <w:bottom w:val="nil"/>
              <w:right w:val="nil"/>
            </w:tcBorders>
            <w:shd w:val="clear" w:color="auto" w:fill="auto"/>
            <w:noWrap/>
            <w:vAlign w:val="center"/>
            <w:hideMark/>
          </w:tcPr>
          <w:p w14:paraId="4471A251" w14:textId="77777777" w:rsidR="00293E97" w:rsidRPr="006B4B0A" w:rsidRDefault="00293E97" w:rsidP="006B4B0A">
            <w:pPr>
              <w:spacing w:after="0" w:line="240" w:lineRule="auto"/>
              <w:jc w:val="center"/>
              <w:rPr>
                <w:rFonts w:ascii="Times New Roman" w:eastAsia="Times New Roman" w:hAnsi="Times New Roman" w:cs="Times New Roman"/>
                <w:i/>
                <w:iCs/>
                <w:color w:val="000000"/>
              </w:rPr>
            </w:pPr>
            <w:r w:rsidRPr="006B4B0A">
              <w:rPr>
                <w:rFonts w:ascii="Times New Roman" w:eastAsia="Times New Roman" w:hAnsi="Times New Roman" w:cs="Times New Roman"/>
                <w:i/>
                <w:iCs/>
                <w:color w:val="000000"/>
              </w:rPr>
              <w:t xml:space="preserve">Panthera onca </w:t>
            </w:r>
            <w:r w:rsidRPr="006B4B0A">
              <w:rPr>
                <w:rFonts w:ascii="Times New Roman" w:eastAsia="Times New Roman" w:hAnsi="Times New Roman" w:cs="Times New Roman"/>
                <w:color w:val="000000"/>
              </w:rPr>
              <w:t>Linnaeus, 1758</w:t>
            </w:r>
          </w:p>
        </w:tc>
        <w:tc>
          <w:tcPr>
            <w:tcW w:w="3360" w:type="dxa"/>
            <w:tcBorders>
              <w:top w:val="nil"/>
              <w:left w:val="nil"/>
              <w:bottom w:val="nil"/>
              <w:right w:val="nil"/>
            </w:tcBorders>
            <w:shd w:val="clear" w:color="auto" w:fill="auto"/>
            <w:noWrap/>
            <w:vAlign w:val="center"/>
            <w:hideMark/>
          </w:tcPr>
          <w:p w14:paraId="566CE473" w14:textId="77777777" w:rsidR="00293E97" w:rsidRPr="006B4B0A" w:rsidRDefault="00293E97" w:rsidP="006B4B0A">
            <w:pPr>
              <w:spacing w:after="0" w:line="240" w:lineRule="auto"/>
              <w:jc w:val="center"/>
              <w:rPr>
                <w:rFonts w:ascii="Times New Roman" w:eastAsia="Times New Roman" w:hAnsi="Times New Roman" w:cs="Times New Roman"/>
                <w:color w:val="000000"/>
              </w:rPr>
            </w:pPr>
            <w:r w:rsidRPr="006B4B0A">
              <w:rPr>
                <w:rFonts w:ascii="Times New Roman" w:eastAsia="Times New Roman" w:hAnsi="Times New Roman" w:cs="Times New Roman"/>
                <w:color w:val="000000"/>
              </w:rPr>
              <w:t>onça-pintada</w:t>
            </w:r>
          </w:p>
        </w:tc>
        <w:tc>
          <w:tcPr>
            <w:tcW w:w="1540" w:type="dxa"/>
            <w:tcBorders>
              <w:top w:val="nil"/>
              <w:left w:val="nil"/>
              <w:bottom w:val="nil"/>
              <w:right w:val="nil"/>
            </w:tcBorders>
            <w:shd w:val="clear" w:color="auto" w:fill="auto"/>
            <w:noWrap/>
            <w:vAlign w:val="bottom"/>
            <w:hideMark/>
          </w:tcPr>
          <w:p w14:paraId="2A85069E" w14:textId="77777777" w:rsidR="00293E97" w:rsidRPr="006B4B0A" w:rsidRDefault="00293E97" w:rsidP="006B4B0A">
            <w:pPr>
              <w:spacing w:after="0" w:line="240" w:lineRule="auto"/>
              <w:jc w:val="center"/>
              <w:rPr>
                <w:rFonts w:ascii="Calibri" w:eastAsia="Times New Roman" w:hAnsi="Calibri" w:cs="Times New Roman"/>
                <w:color w:val="000000"/>
              </w:rPr>
            </w:pPr>
            <w:r w:rsidRPr="006B4B0A">
              <w:rPr>
                <w:rFonts w:ascii="Calibri" w:eastAsia="Times New Roman" w:hAnsi="Calibri" w:cs="Times New Roman"/>
                <w:color w:val="000000"/>
              </w:rPr>
              <w:t>5</w:t>
            </w:r>
          </w:p>
        </w:tc>
      </w:tr>
      <w:tr w:rsidR="00293E97" w:rsidRPr="006B4B0A" w14:paraId="2FF64904" w14:textId="77777777" w:rsidTr="006B4B0A">
        <w:trPr>
          <w:trHeight w:val="315"/>
        </w:trPr>
        <w:tc>
          <w:tcPr>
            <w:tcW w:w="4980" w:type="dxa"/>
            <w:tcBorders>
              <w:top w:val="nil"/>
              <w:left w:val="nil"/>
              <w:bottom w:val="nil"/>
              <w:right w:val="nil"/>
            </w:tcBorders>
            <w:shd w:val="clear" w:color="auto" w:fill="auto"/>
            <w:noWrap/>
            <w:vAlign w:val="center"/>
            <w:hideMark/>
          </w:tcPr>
          <w:p w14:paraId="6FFDB39D" w14:textId="77777777" w:rsidR="00293E97" w:rsidRPr="006B4B0A" w:rsidRDefault="00293E97" w:rsidP="006B4B0A">
            <w:pPr>
              <w:spacing w:after="0" w:line="240" w:lineRule="auto"/>
              <w:jc w:val="center"/>
              <w:rPr>
                <w:rFonts w:ascii="Times New Roman" w:eastAsia="Times New Roman" w:hAnsi="Times New Roman" w:cs="Times New Roman"/>
                <w:i/>
                <w:iCs/>
                <w:color w:val="000000"/>
              </w:rPr>
            </w:pPr>
            <w:r w:rsidRPr="006B4B0A">
              <w:rPr>
                <w:rFonts w:ascii="Times New Roman" w:eastAsia="Times New Roman" w:hAnsi="Times New Roman" w:cs="Times New Roman"/>
                <w:i/>
                <w:iCs/>
                <w:color w:val="000000"/>
              </w:rPr>
              <w:t xml:space="preserve">Puma concolor </w:t>
            </w:r>
            <w:r w:rsidRPr="006B4B0A">
              <w:rPr>
                <w:rFonts w:ascii="Times New Roman" w:eastAsia="Times New Roman" w:hAnsi="Times New Roman" w:cs="Times New Roman"/>
                <w:color w:val="000000"/>
              </w:rPr>
              <w:t>Linnaeus, 1771</w:t>
            </w:r>
          </w:p>
        </w:tc>
        <w:tc>
          <w:tcPr>
            <w:tcW w:w="3360" w:type="dxa"/>
            <w:tcBorders>
              <w:top w:val="nil"/>
              <w:left w:val="nil"/>
              <w:bottom w:val="nil"/>
              <w:right w:val="nil"/>
            </w:tcBorders>
            <w:shd w:val="clear" w:color="auto" w:fill="auto"/>
            <w:noWrap/>
            <w:vAlign w:val="center"/>
            <w:hideMark/>
          </w:tcPr>
          <w:p w14:paraId="72E07A27" w14:textId="77777777" w:rsidR="00293E97" w:rsidRPr="006B4B0A" w:rsidRDefault="00293E97" w:rsidP="006B4B0A">
            <w:pPr>
              <w:spacing w:after="0" w:line="240" w:lineRule="auto"/>
              <w:jc w:val="center"/>
              <w:rPr>
                <w:rFonts w:ascii="Times New Roman" w:eastAsia="Times New Roman" w:hAnsi="Times New Roman" w:cs="Times New Roman"/>
                <w:color w:val="000000"/>
              </w:rPr>
            </w:pPr>
            <w:r w:rsidRPr="006B4B0A">
              <w:rPr>
                <w:rFonts w:ascii="Times New Roman" w:eastAsia="Times New Roman" w:hAnsi="Times New Roman" w:cs="Times New Roman"/>
                <w:color w:val="000000"/>
              </w:rPr>
              <w:t>onça-parda</w:t>
            </w:r>
          </w:p>
        </w:tc>
        <w:tc>
          <w:tcPr>
            <w:tcW w:w="1540" w:type="dxa"/>
            <w:tcBorders>
              <w:top w:val="nil"/>
              <w:left w:val="nil"/>
              <w:bottom w:val="nil"/>
              <w:right w:val="nil"/>
            </w:tcBorders>
            <w:shd w:val="clear" w:color="auto" w:fill="auto"/>
            <w:noWrap/>
            <w:vAlign w:val="bottom"/>
            <w:hideMark/>
          </w:tcPr>
          <w:p w14:paraId="28BB2E91" w14:textId="77777777" w:rsidR="00293E97" w:rsidRPr="006B4B0A" w:rsidRDefault="00293E97" w:rsidP="006B4B0A">
            <w:pPr>
              <w:spacing w:after="0" w:line="240" w:lineRule="auto"/>
              <w:jc w:val="center"/>
              <w:rPr>
                <w:rFonts w:ascii="Calibri" w:eastAsia="Times New Roman" w:hAnsi="Calibri" w:cs="Times New Roman"/>
                <w:color w:val="000000"/>
              </w:rPr>
            </w:pPr>
            <w:r w:rsidRPr="006B4B0A">
              <w:rPr>
                <w:rFonts w:ascii="Calibri" w:eastAsia="Times New Roman" w:hAnsi="Calibri" w:cs="Times New Roman"/>
                <w:color w:val="000000"/>
              </w:rPr>
              <w:t>4</w:t>
            </w:r>
          </w:p>
        </w:tc>
      </w:tr>
      <w:tr w:rsidR="00293E97" w:rsidRPr="006B4B0A" w14:paraId="4E516D15" w14:textId="77777777" w:rsidTr="00293E97">
        <w:trPr>
          <w:trHeight w:val="300"/>
        </w:trPr>
        <w:tc>
          <w:tcPr>
            <w:tcW w:w="4980" w:type="dxa"/>
            <w:tcBorders>
              <w:top w:val="nil"/>
              <w:left w:val="nil"/>
              <w:right w:val="nil"/>
            </w:tcBorders>
            <w:shd w:val="clear" w:color="auto" w:fill="auto"/>
            <w:noWrap/>
            <w:vAlign w:val="center"/>
            <w:hideMark/>
          </w:tcPr>
          <w:p w14:paraId="165BFE37" w14:textId="77777777" w:rsidR="00293E97" w:rsidRPr="006B4B0A" w:rsidRDefault="00293E97" w:rsidP="006B4B0A">
            <w:pPr>
              <w:spacing w:after="0" w:line="240" w:lineRule="auto"/>
              <w:jc w:val="center"/>
              <w:rPr>
                <w:rFonts w:ascii="Times New Roman" w:eastAsia="Times New Roman" w:hAnsi="Times New Roman" w:cs="Times New Roman"/>
                <w:i/>
                <w:iCs/>
                <w:color w:val="000000"/>
              </w:rPr>
            </w:pPr>
            <w:r w:rsidRPr="006B4B0A">
              <w:rPr>
                <w:rFonts w:ascii="Times New Roman" w:eastAsia="Times New Roman" w:hAnsi="Times New Roman" w:cs="Times New Roman"/>
                <w:i/>
                <w:iCs/>
                <w:color w:val="000000"/>
              </w:rPr>
              <w:t xml:space="preserve">Eira Barbara </w:t>
            </w:r>
            <w:r w:rsidRPr="006B4B0A">
              <w:rPr>
                <w:rFonts w:ascii="Times New Roman" w:eastAsia="Times New Roman" w:hAnsi="Times New Roman" w:cs="Times New Roman"/>
                <w:color w:val="000000"/>
              </w:rPr>
              <w:t>Linnaeus, 1758</w:t>
            </w:r>
          </w:p>
        </w:tc>
        <w:tc>
          <w:tcPr>
            <w:tcW w:w="3360" w:type="dxa"/>
            <w:tcBorders>
              <w:top w:val="nil"/>
              <w:left w:val="nil"/>
              <w:right w:val="nil"/>
            </w:tcBorders>
            <w:shd w:val="clear" w:color="auto" w:fill="auto"/>
            <w:noWrap/>
            <w:vAlign w:val="center"/>
            <w:hideMark/>
          </w:tcPr>
          <w:p w14:paraId="62343CB3" w14:textId="77777777" w:rsidR="00293E97" w:rsidRPr="006B4B0A" w:rsidRDefault="00293E97" w:rsidP="006B4B0A">
            <w:pPr>
              <w:spacing w:after="0" w:line="240" w:lineRule="auto"/>
              <w:jc w:val="center"/>
              <w:rPr>
                <w:rFonts w:ascii="Times New Roman" w:eastAsia="Times New Roman" w:hAnsi="Times New Roman" w:cs="Times New Roman"/>
                <w:color w:val="000000"/>
              </w:rPr>
            </w:pPr>
            <w:r w:rsidRPr="006B4B0A">
              <w:rPr>
                <w:rFonts w:ascii="Times New Roman" w:eastAsia="Times New Roman" w:hAnsi="Times New Roman" w:cs="Times New Roman"/>
                <w:color w:val="000000"/>
              </w:rPr>
              <w:t>irara</w:t>
            </w:r>
          </w:p>
        </w:tc>
        <w:tc>
          <w:tcPr>
            <w:tcW w:w="1540" w:type="dxa"/>
            <w:tcBorders>
              <w:top w:val="nil"/>
              <w:left w:val="nil"/>
              <w:right w:val="nil"/>
            </w:tcBorders>
            <w:shd w:val="clear" w:color="auto" w:fill="auto"/>
            <w:noWrap/>
            <w:vAlign w:val="bottom"/>
            <w:hideMark/>
          </w:tcPr>
          <w:p w14:paraId="09098C20" w14:textId="77777777" w:rsidR="00293E97" w:rsidRPr="006B4B0A" w:rsidRDefault="00293E97" w:rsidP="006B4B0A">
            <w:pPr>
              <w:spacing w:after="0" w:line="240" w:lineRule="auto"/>
              <w:jc w:val="center"/>
              <w:rPr>
                <w:rFonts w:ascii="Calibri" w:eastAsia="Times New Roman" w:hAnsi="Calibri" w:cs="Times New Roman"/>
                <w:color w:val="000000"/>
              </w:rPr>
            </w:pPr>
            <w:r w:rsidRPr="006B4B0A">
              <w:rPr>
                <w:rFonts w:ascii="Calibri" w:eastAsia="Times New Roman" w:hAnsi="Calibri" w:cs="Times New Roman"/>
                <w:color w:val="000000"/>
              </w:rPr>
              <w:t>3</w:t>
            </w:r>
          </w:p>
        </w:tc>
      </w:tr>
      <w:tr w:rsidR="00293E97" w:rsidRPr="006B4B0A" w14:paraId="63710D7B" w14:textId="77777777" w:rsidTr="006B4B0A">
        <w:trPr>
          <w:trHeight w:val="315"/>
        </w:trPr>
        <w:tc>
          <w:tcPr>
            <w:tcW w:w="4980" w:type="dxa"/>
            <w:tcBorders>
              <w:top w:val="nil"/>
              <w:left w:val="nil"/>
              <w:bottom w:val="nil"/>
              <w:right w:val="nil"/>
            </w:tcBorders>
            <w:shd w:val="clear" w:color="auto" w:fill="auto"/>
            <w:noWrap/>
            <w:vAlign w:val="center"/>
            <w:hideMark/>
          </w:tcPr>
          <w:p w14:paraId="24D2A715" w14:textId="77777777" w:rsidR="00293E97" w:rsidRPr="006B4B0A" w:rsidRDefault="00293E97" w:rsidP="006B4B0A">
            <w:pPr>
              <w:spacing w:after="0" w:line="240" w:lineRule="auto"/>
              <w:jc w:val="center"/>
              <w:rPr>
                <w:rFonts w:ascii="Times New Roman" w:eastAsia="Times New Roman" w:hAnsi="Times New Roman" w:cs="Times New Roman"/>
                <w:color w:val="000000"/>
                <w:lang w:val="en-US"/>
              </w:rPr>
            </w:pPr>
            <w:r w:rsidRPr="006B4B0A">
              <w:rPr>
                <w:rFonts w:ascii="Times New Roman" w:eastAsia="Times New Roman" w:hAnsi="Times New Roman" w:cs="Times New Roman"/>
                <w:i/>
                <w:iCs/>
                <w:color w:val="000000"/>
                <w:lang w:val="en-US"/>
              </w:rPr>
              <w:t>Puma yagouaroundi</w:t>
            </w:r>
            <w:r w:rsidRPr="006B4B0A">
              <w:rPr>
                <w:rFonts w:ascii="Times New Roman" w:eastAsia="Times New Roman" w:hAnsi="Times New Roman" w:cs="Times New Roman"/>
                <w:color w:val="000000"/>
                <w:lang w:val="en-US"/>
              </w:rPr>
              <w:t xml:space="preserve"> É. Geoffroy Saint-Hilaire, 1803</w:t>
            </w:r>
          </w:p>
        </w:tc>
        <w:tc>
          <w:tcPr>
            <w:tcW w:w="3360" w:type="dxa"/>
            <w:tcBorders>
              <w:top w:val="nil"/>
              <w:left w:val="nil"/>
              <w:bottom w:val="nil"/>
              <w:right w:val="nil"/>
            </w:tcBorders>
            <w:shd w:val="clear" w:color="auto" w:fill="auto"/>
            <w:noWrap/>
            <w:vAlign w:val="center"/>
            <w:hideMark/>
          </w:tcPr>
          <w:p w14:paraId="40608C0C" w14:textId="77777777" w:rsidR="00293E97" w:rsidRPr="006B4B0A" w:rsidRDefault="00293E97" w:rsidP="006B4B0A">
            <w:pPr>
              <w:spacing w:after="0" w:line="240" w:lineRule="auto"/>
              <w:jc w:val="center"/>
              <w:rPr>
                <w:rFonts w:ascii="Times New Roman" w:eastAsia="Times New Roman" w:hAnsi="Times New Roman" w:cs="Times New Roman"/>
                <w:color w:val="000000"/>
              </w:rPr>
            </w:pPr>
            <w:r w:rsidRPr="006B4B0A">
              <w:rPr>
                <w:rFonts w:ascii="Times New Roman" w:eastAsia="Times New Roman" w:hAnsi="Times New Roman" w:cs="Times New Roman"/>
                <w:color w:val="000000"/>
              </w:rPr>
              <w:t>gato-mourisco</w:t>
            </w:r>
          </w:p>
        </w:tc>
        <w:tc>
          <w:tcPr>
            <w:tcW w:w="1540" w:type="dxa"/>
            <w:tcBorders>
              <w:top w:val="nil"/>
              <w:left w:val="nil"/>
              <w:bottom w:val="nil"/>
              <w:right w:val="nil"/>
            </w:tcBorders>
            <w:shd w:val="clear" w:color="auto" w:fill="auto"/>
            <w:noWrap/>
            <w:vAlign w:val="bottom"/>
            <w:hideMark/>
          </w:tcPr>
          <w:p w14:paraId="52E983C5" w14:textId="77777777" w:rsidR="00293E97" w:rsidRPr="006B4B0A" w:rsidRDefault="00293E97" w:rsidP="006B4B0A">
            <w:pPr>
              <w:spacing w:after="0" w:line="240" w:lineRule="auto"/>
              <w:jc w:val="center"/>
              <w:rPr>
                <w:rFonts w:ascii="Calibri" w:eastAsia="Times New Roman" w:hAnsi="Calibri" w:cs="Times New Roman"/>
                <w:color w:val="000000"/>
              </w:rPr>
            </w:pPr>
            <w:r w:rsidRPr="006B4B0A">
              <w:rPr>
                <w:rFonts w:ascii="Calibri" w:eastAsia="Times New Roman" w:hAnsi="Calibri" w:cs="Times New Roman"/>
                <w:color w:val="000000"/>
              </w:rPr>
              <w:t>2</w:t>
            </w:r>
          </w:p>
        </w:tc>
      </w:tr>
      <w:tr w:rsidR="00293E97" w:rsidRPr="006B4B0A" w14:paraId="7D348641" w14:textId="77777777" w:rsidTr="00293E97">
        <w:trPr>
          <w:trHeight w:val="300"/>
        </w:trPr>
        <w:tc>
          <w:tcPr>
            <w:tcW w:w="4980" w:type="dxa"/>
            <w:tcBorders>
              <w:left w:val="nil"/>
              <w:bottom w:val="nil"/>
              <w:right w:val="nil"/>
            </w:tcBorders>
            <w:shd w:val="clear" w:color="auto" w:fill="auto"/>
            <w:noWrap/>
            <w:vAlign w:val="center"/>
            <w:hideMark/>
          </w:tcPr>
          <w:p w14:paraId="031F1DA0" w14:textId="77777777" w:rsidR="00293E97" w:rsidRPr="006B4B0A" w:rsidRDefault="00293E97" w:rsidP="006B4B0A">
            <w:pPr>
              <w:spacing w:after="0" w:line="240" w:lineRule="auto"/>
              <w:jc w:val="center"/>
              <w:rPr>
                <w:rFonts w:ascii="Times New Roman" w:eastAsia="Times New Roman" w:hAnsi="Times New Roman" w:cs="Times New Roman"/>
                <w:i/>
                <w:iCs/>
                <w:color w:val="000000"/>
              </w:rPr>
            </w:pPr>
            <w:r w:rsidRPr="006B4B0A">
              <w:rPr>
                <w:rFonts w:ascii="Times New Roman" w:eastAsia="Times New Roman" w:hAnsi="Times New Roman" w:cs="Times New Roman"/>
                <w:i/>
                <w:iCs/>
                <w:color w:val="000000"/>
              </w:rPr>
              <w:t xml:space="preserve">Atelocynus microtis </w:t>
            </w:r>
            <w:r w:rsidRPr="006B4B0A">
              <w:rPr>
                <w:rFonts w:ascii="Times New Roman" w:eastAsia="Times New Roman" w:hAnsi="Times New Roman" w:cs="Times New Roman"/>
                <w:color w:val="000000"/>
              </w:rPr>
              <w:t>Sclater, 1883</w:t>
            </w:r>
          </w:p>
        </w:tc>
        <w:tc>
          <w:tcPr>
            <w:tcW w:w="3360" w:type="dxa"/>
            <w:tcBorders>
              <w:left w:val="nil"/>
              <w:bottom w:val="nil"/>
              <w:right w:val="nil"/>
            </w:tcBorders>
            <w:shd w:val="clear" w:color="auto" w:fill="auto"/>
            <w:noWrap/>
            <w:vAlign w:val="center"/>
            <w:hideMark/>
          </w:tcPr>
          <w:p w14:paraId="5BC032DA" w14:textId="77777777" w:rsidR="00293E97" w:rsidRPr="006B4B0A" w:rsidRDefault="00293E97" w:rsidP="006B4B0A">
            <w:pPr>
              <w:spacing w:after="0" w:line="240" w:lineRule="auto"/>
              <w:jc w:val="center"/>
              <w:rPr>
                <w:rFonts w:ascii="Times New Roman" w:eastAsia="Times New Roman" w:hAnsi="Times New Roman" w:cs="Times New Roman"/>
                <w:color w:val="000000"/>
              </w:rPr>
            </w:pPr>
            <w:r w:rsidRPr="006B4B0A">
              <w:rPr>
                <w:rFonts w:ascii="Times New Roman" w:eastAsia="Times New Roman" w:hAnsi="Times New Roman" w:cs="Times New Roman"/>
                <w:color w:val="000000"/>
              </w:rPr>
              <w:t>cachorro-do-mato-de-orelhas-curtas</w:t>
            </w:r>
          </w:p>
        </w:tc>
        <w:tc>
          <w:tcPr>
            <w:tcW w:w="1540" w:type="dxa"/>
            <w:tcBorders>
              <w:left w:val="nil"/>
              <w:bottom w:val="nil"/>
              <w:right w:val="nil"/>
            </w:tcBorders>
            <w:shd w:val="clear" w:color="auto" w:fill="auto"/>
            <w:noWrap/>
            <w:vAlign w:val="bottom"/>
            <w:hideMark/>
          </w:tcPr>
          <w:p w14:paraId="776BCA15" w14:textId="77777777" w:rsidR="00293E97" w:rsidRPr="006B4B0A" w:rsidRDefault="00293E97" w:rsidP="006B4B0A">
            <w:pPr>
              <w:spacing w:after="0" w:line="240" w:lineRule="auto"/>
              <w:jc w:val="center"/>
              <w:rPr>
                <w:rFonts w:ascii="Calibri" w:eastAsia="Times New Roman" w:hAnsi="Calibri" w:cs="Times New Roman"/>
                <w:color w:val="000000"/>
              </w:rPr>
            </w:pPr>
            <w:r w:rsidRPr="006B4B0A">
              <w:rPr>
                <w:rFonts w:ascii="Calibri" w:eastAsia="Times New Roman" w:hAnsi="Calibri" w:cs="Times New Roman"/>
                <w:color w:val="000000"/>
              </w:rPr>
              <w:t>1</w:t>
            </w:r>
          </w:p>
        </w:tc>
      </w:tr>
      <w:tr w:rsidR="00293E97" w:rsidRPr="006B4B0A" w14:paraId="3B12A5BC" w14:textId="77777777" w:rsidTr="006B4B0A">
        <w:trPr>
          <w:trHeight w:val="315"/>
        </w:trPr>
        <w:tc>
          <w:tcPr>
            <w:tcW w:w="4980" w:type="dxa"/>
            <w:tcBorders>
              <w:top w:val="nil"/>
              <w:left w:val="nil"/>
              <w:bottom w:val="nil"/>
              <w:right w:val="nil"/>
            </w:tcBorders>
            <w:shd w:val="clear" w:color="auto" w:fill="auto"/>
            <w:noWrap/>
            <w:vAlign w:val="center"/>
            <w:hideMark/>
          </w:tcPr>
          <w:p w14:paraId="630F6AC4" w14:textId="77777777" w:rsidR="00293E97" w:rsidRPr="006B4B0A" w:rsidRDefault="00293E97" w:rsidP="006B4B0A">
            <w:pPr>
              <w:spacing w:after="0" w:line="240" w:lineRule="auto"/>
              <w:jc w:val="center"/>
              <w:rPr>
                <w:rFonts w:ascii="Times New Roman" w:eastAsia="Times New Roman" w:hAnsi="Times New Roman" w:cs="Times New Roman"/>
                <w:i/>
                <w:iCs/>
                <w:color w:val="000000"/>
              </w:rPr>
            </w:pPr>
            <w:r w:rsidRPr="006B4B0A">
              <w:rPr>
                <w:rFonts w:ascii="Times New Roman" w:eastAsia="Times New Roman" w:hAnsi="Times New Roman" w:cs="Times New Roman"/>
                <w:i/>
                <w:iCs/>
                <w:color w:val="000000"/>
              </w:rPr>
              <w:t>Procyon cancrivorus</w:t>
            </w:r>
            <w:r w:rsidRPr="006B4B0A">
              <w:rPr>
                <w:rFonts w:ascii="Times New Roman" w:eastAsia="Times New Roman" w:hAnsi="Times New Roman" w:cs="Times New Roman"/>
                <w:color w:val="000000"/>
              </w:rPr>
              <w:t xml:space="preserve"> G. Cuvier, 1798</w:t>
            </w:r>
          </w:p>
        </w:tc>
        <w:tc>
          <w:tcPr>
            <w:tcW w:w="3360" w:type="dxa"/>
            <w:tcBorders>
              <w:top w:val="nil"/>
              <w:left w:val="nil"/>
              <w:bottom w:val="nil"/>
              <w:right w:val="nil"/>
            </w:tcBorders>
            <w:shd w:val="clear" w:color="auto" w:fill="auto"/>
            <w:noWrap/>
            <w:vAlign w:val="center"/>
            <w:hideMark/>
          </w:tcPr>
          <w:p w14:paraId="617FC47B" w14:textId="77777777" w:rsidR="00293E97" w:rsidRPr="006B4B0A" w:rsidRDefault="00293E97" w:rsidP="006B4B0A">
            <w:pPr>
              <w:spacing w:after="0" w:line="240" w:lineRule="auto"/>
              <w:jc w:val="center"/>
              <w:rPr>
                <w:rFonts w:ascii="Times New Roman" w:eastAsia="Times New Roman" w:hAnsi="Times New Roman" w:cs="Times New Roman"/>
                <w:color w:val="000000"/>
              </w:rPr>
            </w:pPr>
            <w:r w:rsidRPr="006B4B0A">
              <w:rPr>
                <w:rFonts w:ascii="Times New Roman" w:eastAsia="Times New Roman" w:hAnsi="Times New Roman" w:cs="Times New Roman"/>
                <w:color w:val="000000"/>
              </w:rPr>
              <w:t>mão-pelada</w:t>
            </w:r>
          </w:p>
        </w:tc>
        <w:tc>
          <w:tcPr>
            <w:tcW w:w="1540" w:type="dxa"/>
            <w:tcBorders>
              <w:top w:val="nil"/>
              <w:left w:val="nil"/>
              <w:bottom w:val="nil"/>
              <w:right w:val="nil"/>
            </w:tcBorders>
            <w:shd w:val="clear" w:color="auto" w:fill="auto"/>
            <w:noWrap/>
            <w:vAlign w:val="bottom"/>
            <w:hideMark/>
          </w:tcPr>
          <w:p w14:paraId="7DA1965F" w14:textId="77777777" w:rsidR="00293E97" w:rsidRPr="006B4B0A" w:rsidRDefault="00293E97" w:rsidP="006B4B0A">
            <w:pPr>
              <w:spacing w:after="0" w:line="240" w:lineRule="auto"/>
              <w:jc w:val="center"/>
              <w:rPr>
                <w:rFonts w:ascii="Calibri" w:eastAsia="Times New Roman" w:hAnsi="Calibri" w:cs="Times New Roman"/>
                <w:color w:val="000000"/>
              </w:rPr>
            </w:pPr>
            <w:r w:rsidRPr="006B4B0A">
              <w:rPr>
                <w:rFonts w:ascii="Calibri" w:eastAsia="Times New Roman" w:hAnsi="Calibri" w:cs="Times New Roman"/>
                <w:color w:val="000000"/>
              </w:rPr>
              <w:t>1</w:t>
            </w:r>
          </w:p>
        </w:tc>
      </w:tr>
      <w:tr w:rsidR="00293E97" w:rsidRPr="006B4B0A" w14:paraId="017F1FFD" w14:textId="77777777" w:rsidTr="006B4B0A">
        <w:trPr>
          <w:trHeight w:val="300"/>
        </w:trPr>
        <w:tc>
          <w:tcPr>
            <w:tcW w:w="4980" w:type="dxa"/>
            <w:tcBorders>
              <w:top w:val="nil"/>
              <w:left w:val="nil"/>
              <w:bottom w:val="nil"/>
              <w:right w:val="nil"/>
            </w:tcBorders>
            <w:shd w:val="clear" w:color="auto" w:fill="auto"/>
            <w:noWrap/>
            <w:vAlign w:val="center"/>
            <w:hideMark/>
          </w:tcPr>
          <w:p w14:paraId="556CF470" w14:textId="77777777" w:rsidR="00293E97" w:rsidRPr="006B4B0A" w:rsidRDefault="00293E97" w:rsidP="006B4B0A">
            <w:pPr>
              <w:spacing w:after="0" w:line="240" w:lineRule="auto"/>
              <w:jc w:val="center"/>
              <w:rPr>
                <w:rFonts w:ascii="Times New Roman" w:eastAsia="Times New Roman" w:hAnsi="Times New Roman" w:cs="Times New Roman"/>
                <w:i/>
                <w:iCs/>
                <w:color w:val="000000"/>
              </w:rPr>
            </w:pPr>
            <w:r w:rsidRPr="006B4B0A">
              <w:rPr>
                <w:rFonts w:ascii="Times New Roman" w:eastAsia="Times New Roman" w:hAnsi="Times New Roman" w:cs="Times New Roman"/>
                <w:i/>
                <w:iCs/>
                <w:color w:val="000000"/>
              </w:rPr>
              <w:t xml:space="preserve">Speothos venaticus </w:t>
            </w:r>
            <w:r w:rsidRPr="006B4B0A">
              <w:rPr>
                <w:rFonts w:ascii="Times New Roman" w:eastAsia="Times New Roman" w:hAnsi="Times New Roman" w:cs="Times New Roman"/>
                <w:color w:val="000000"/>
              </w:rPr>
              <w:t>Lund, 1842</w:t>
            </w:r>
          </w:p>
        </w:tc>
        <w:tc>
          <w:tcPr>
            <w:tcW w:w="3360" w:type="dxa"/>
            <w:tcBorders>
              <w:top w:val="nil"/>
              <w:left w:val="nil"/>
              <w:bottom w:val="nil"/>
              <w:right w:val="nil"/>
            </w:tcBorders>
            <w:shd w:val="clear" w:color="auto" w:fill="auto"/>
            <w:noWrap/>
            <w:vAlign w:val="center"/>
            <w:hideMark/>
          </w:tcPr>
          <w:p w14:paraId="4FEA500B" w14:textId="77777777" w:rsidR="00293E97" w:rsidRPr="006B4B0A" w:rsidRDefault="00293E97" w:rsidP="006B4B0A">
            <w:pPr>
              <w:spacing w:after="0" w:line="240" w:lineRule="auto"/>
              <w:jc w:val="center"/>
              <w:rPr>
                <w:rFonts w:ascii="Times New Roman" w:eastAsia="Times New Roman" w:hAnsi="Times New Roman" w:cs="Times New Roman"/>
                <w:color w:val="000000"/>
              </w:rPr>
            </w:pPr>
            <w:r w:rsidRPr="006B4B0A">
              <w:rPr>
                <w:rFonts w:ascii="Times New Roman" w:eastAsia="Times New Roman" w:hAnsi="Times New Roman" w:cs="Times New Roman"/>
                <w:color w:val="000000"/>
              </w:rPr>
              <w:t>cachorro-vinagre</w:t>
            </w:r>
          </w:p>
        </w:tc>
        <w:tc>
          <w:tcPr>
            <w:tcW w:w="1540" w:type="dxa"/>
            <w:tcBorders>
              <w:top w:val="nil"/>
              <w:left w:val="nil"/>
              <w:bottom w:val="nil"/>
              <w:right w:val="nil"/>
            </w:tcBorders>
            <w:shd w:val="clear" w:color="auto" w:fill="auto"/>
            <w:noWrap/>
            <w:vAlign w:val="bottom"/>
            <w:hideMark/>
          </w:tcPr>
          <w:p w14:paraId="6B0D8A4A" w14:textId="77777777" w:rsidR="00293E97" w:rsidRPr="006B4B0A" w:rsidRDefault="00293E97" w:rsidP="006B4B0A">
            <w:pPr>
              <w:spacing w:after="0" w:line="240" w:lineRule="auto"/>
              <w:jc w:val="center"/>
              <w:rPr>
                <w:rFonts w:ascii="Calibri" w:eastAsia="Times New Roman" w:hAnsi="Calibri" w:cs="Times New Roman"/>
                <w:color w:val="000000"/>
              </w:rPr>
            </w:pPr>
            <w:r w:rsidRPr="006B4B0A">
              <w:rPr>
                <w:rFonts w:ascii="Calibri" w:eastAsia="Times New Roman" w:hAnsi="Calibri" w:cs="Times New Roman"/>
                <w:color w:val="000000"/>
              </w:rPr>
              <w:t>1</w:t>
            </w:r>
          </w:p>
        </w:tc>
      </w:tr>
    </w:tbl>
    <w:p w14:paraId="5A3C3813" w14:textId="6E7E9709" w:rsidR="005C6294" w:rsidRDefault="00DA271E" w:rsidP="005C6294">
      <w:pPr>
        <w:jc w:val="both"/>
      </w:pPr>
      <w:r>
        <w:t xml:space="preserve"> </w:t>
      </w:r>
    </w:p>
    <w:p w14:paraId="5365B579" w14:textId="77777777" w:rsidR="0076059D" w:rsidRDefault="0076059D" w:rsidP="0076059D">
      <w:pPr>
        <w:keepNext/>
        <w:jc w:val="both"/>
      </w:pPr>
      <w:r>
        <w:rPr>
          <w:b/>
          <w:noProof/>
          <w:color w:val="1F497D" w:themeColor="text2"/>
          <w:sz w:val="28"/>
        </w:rPr>
        <w:drawing>
          <wp:inline distT="0" distB="0" distL="0" distR="0" wp14:anchorId="6F02DBC1" wp14:editId="34BC4FDF">
            <wp:extent cx="5399548" cy="4649638"/>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carnivoros images.tif"/>
                    <pic:cNvPicPr/>
                  </pic:nvPicPr>
                  <pic:blipFill rotWithShape="1">
                    <a:blip r:embed="rId18">
                      <a:extLst>
                        <a:ext uri="{28A0092B-C50C-407E-A947-70E740481C1C}">
                          <a14:useLocalDpi xmlns:a14="http://schemas.microsoft.com/office/drawing/2010/main" val="0"/>
                        </a:ext>
                      </a:extLst>
                    </a:blip>
                    <a:srcRect t="15705" b="24682"/>
                    <a:stretch/>
                  </pic:blipFill>
                  <pic:spPr bwMode="auto">
                    <a:xfrm>
                      <a:off x="0" y="0"/>
                      <a:ext cx="5400040" cy="4650062"/>
                    </a:xfrm>
                    <a:prstGeom prst="rect">
                      <a:avLst/>
                    </a:prstGeom>
                    <a:ln>
                      <a:noFill/>
                    </a:ln>
                    <a:extLst>
                      <a:ext uri="{53640926-AAD7-44D8-BBD7-CCE9431645EC}">
                        <a14:shadowObscured xmlns:a14="http://schemas.microsoft.com/office/drawing/2010/main"/>
                      </a:ext>
                    </a:extLst>
                  </pic:spPr>
                </pic:pic>
              </a:graphicData>
            </a:graphic>
          </wp:inline>
        </w:drawing>
      </w:r>
    </w:p>
    <w:p w14:paraId="5340118F" w14:textId="4580AB96" w:rsidR="005C6294" w:rsidRPr="005C6294" w:rsidRDefault="0076059D" w:rsidP="0076059D">
      <w:pPr>
        <w:pStyle w:val="Caption"/>
        <w:jc w:val="both"/>
        <w:rPr>
          <w:b w:val="0"/>
          <w:color w:val="1F497D" w:themeColor="text2"/>
          <w:sz w:val="28"/>
        </w:rPr>
      </w:pPr>
      <w:r>
        <w:t xml:space="preserve">Figura </w:t>
      </w:r>
      <w:r w:rsidR="00416AFC">
        <w:fldChar w:fldCharType="begin"/>
      </w:r>
      <w:r w:rsidR="00416AFC">
        <w:instrText xml:space="preserve"> SEQ Figura \* ARABIC </w:instrText>
      </w:r>
      <w:r w:rsidR="00416AFC">
        <w:fldChar w:fldCharType="separate"/>
      </w:r>
      <w:r>
        <w:rPr>
          <w:noProof/>
        </w:rPr>
        <w:t>7</w:t>
      </w:r>
      <w:r w:rsidR="00416AFC">
        <w:rPr>
          <w:noProof/>
        </w:rPr>
        <w:fldChar w:fldCharType="end"/>
      </w:r>
      <w:r>
        <w:t>. Registos fotográficos de espécies de carnívoros registradas no Assentament</w:t>
      </w:r>
      <w:r w:rsidR="00783F2D">
        <w:t xml:space="preserve">o Santa Maria II. </w:t>
      </w:r>
    </w:p>
    <w:p w14:paraId="5BEE80ED" w14:textId="77777777" w:rsidR="005C6294" w:rsidRPr="005C6294" w:rsidRDefault="005C6294" w:rsidP="005C6294">
      <w:pPr>
        <w:jc w:val="both"/>
        <w:rPr>
          <w:b/>
          <w:color w:val="1F497D" w:themeColor="text2"/>
          <w:sz w:val="28"/>
        </w:rPr>
      </w:pPr>
      <w:r w:rsidRPr="005C6294">
        <w:rPr>
          <w:b/>
          <w:color w:val="1F497D" w:themeColor="text2"/>
          <w:sz w:val="28"/>
        </w:rPr>
        <w:lastRenderedPageBreak/>
        <w:t>Ação de mitigação do conflito</w:t>
      </w:r>
    </w:p>
    <w:p w14:paraId="67D4E61A" w14:textId="7F6C3251" w:rsidR="005C6294" w:rsidRDefault="005C6294" w:rsidP="005C6294">
      <w:pPr>
        <w:jc w:val="both"/>
      </w:pPr>
      <w:r>
        <w:t xml:space="preserve">De acordo com os resultados da pesquisa de </w:t>
      </w:r>
      <w:r w:rsidR="00293E97">
        <w:t>entrevistas</w:t>
      </w:r>
      <w:r>
        <w:t xml:space="preserve"> com os assentados, foi realizada uma ação </w:t>
      </w:r>
      <w:r w:rsidR="00DA28E9">
        <w:t xml:space="preserve">inicial </w:t>
      </w:r>
      <w:r>
        <w:t xml:space="preserve">de mitigação do conflito na região do ASM. Na primeira semana de Agosto, as duas escolas </w:t>
      </w:r>
      <w:r w:rsidR="00DA28E9">
        <w:t>de ensino fundamen</w:t>
      </w:r>
      <w:r>
        <w:t xml:space="preserve">tal e médio do </w:t>
      </w:r>
      <w:r w:rsidR="0028726A">
        <w:t>município</w:t>
      </w:r>
      <w:r w:rsidR="00DA28E9">
        <w:t xml:space="preserve"> de Machadinho do Oeste que atendem as </w:t>
      </w:r>
      <w:r w:rsidR="0028726A">
        <w:t>crianças</w:t>
      </w:r>
      <w:r w:rsidR="00DA28E9">
        <w:t xml:space="preserve"> e jovens do ASM foram visitadas. Durante as visitas, foram realizadas </w:t>
      </w:r>
      <w:r w:rsidR="0028726A">
        <w:t>atividades</w:t>
      </w:r>
      <w:r w:rsidR="00DA28E9">
        <w:t xml:space="preserve"> de </w:t>
      </w:r>
      <w:r w:rsidR="0028726A">
        <w:t>conscientização</w:t>
      </w:r>
      <w:r w:rsidR="00DA28E9">
        <w:t xml:space="preserve"> sobre a </w:t>
      </w:r>
      <w:r w:rsidR="0028726A">
        <w:t>importância</w:t>
      </w:r>
      <w:r w:rsidR="009E071B">
        <w:t>, benefícios e boas práticas relacionadas a</w:t>
      </w:r>
      <w:r w:rsidR="00DA28E9">
        <w:t>os animais silvestres, especialmente a onça</w:t>
      </w:r>
      <w:r w:rsidR="0028726A">
        <w:t>-pintada</w:t>
      </w:r>
      <w:r w:rsidR="00A32069">
        <w:t xml:space="preserve"> (Figura </w:t>
      </w:r>
      <w:r w:rsidR="0028726A">
        <w:t>8</w:t>
      </w:r>
      <w:r w:rsidR="00A32069">
        <w:t>)</w:t>
      </w:r>
      <w:r w:rsidR="00DA28E9">
        <w:t xml:space="preserve">. Na mesma ocasião 200 cópias do “Guia de Convivência Gente &amp; Onça” </w:t>
      </w:r>
      <w:r w:rsidR="00394095">
        <w:fldChar w:fldCharType="begin" w:fldLock="1"/>
      </w:r>
      <w:r w:rsidR="00394095">
        <w:instrText>ADDIN CSL_CITATION { "citationItems" : [ { "id" : "ITEM-1", "itemData" : { "ISBN" : "8590855201", "author" : [ { "dropping-particle" : "", "family" : "Marchini", "given" : "Silvio", "non-dropping-particle" : "", "parse-names" : false, "suffix" : "" } ], "id" : "ITEM-1", "issued" : { "date-parts" : [ [ "2008" ] ] }, "publisher" : "Silvio Marchini", "title" : "Guia de conviv\u00eancia Gente e On\u00e7as", "type" : "book" }, "uris" : [ "http://www.mendeley.com/documents/?uuid=94778f2b-a80e-4636-9474-6e664590b00c" ] } ], "mendeley" : { "formattedCitation" : "(Marchini, 2008)", "plainTextFormattedCitation" : "(Marchini, 2008)", "previouslyFormattedCitation" : "(Marchini, 2008)" }, "properties" : { "noteIndex" : 14 }, "schema" : "https://github.com/citation-style-language/schema/raw/master/csl-citation.json" }</w:instrText>
      </w:r>
      <w:r w:rsidR="00394095">
        <w:fldChar w:fldCharType="separate"/>
      </w:r>
      <w:r w:rsidR="00394095" w:rsidRPr="00394095">
        <w:rPr>
          <w:noProof/>
        </w:rPr>
        <w:t>(Marchini, 2008)</w:t>
      </w:r>
      <w:r w:rsidR="00394095">
        <w:fldChar w:fldCharType="end"/>
      </w:r>
      <w:r w:rsidR="00DA28E9">
        <w:t xml:space="preserve"> foram </w:t>
      </w:r>
      <w:r w:rsidR="0028726A">
        <w:t>distribuídas</w:t>
      </w:r>
      <w:r w:rsidR="009E071B">
        <w:t xml:space="preserve"> (publicação disponível no Anexo 2)</w:t>
      </w:r>
      <w:r w:rsidR="0028726A">
        <w:t xml:space="preserve"> para os alunos e professores</w:t>
      </w:r>
      <w:r w:rsidR="00DA28E9">
        <w:t xml:space="preserve">. Este guia </w:t>
      </w:r>
      <w:r w:rsidR="009E071B">
        <w:t xml:space="preserve">é um material de referência no </w:t>
      </w:r>
      <w:r w:rsidR="0028726A">
        <w:t>âmbito</w:t>
      </w:r>
      <w:r w:rsidR="009E071B">
        <w:t xml:space="preserve"> de mitigação de conflitos com carnívoros silvestres no Brasil. Ele </w:t>
      </w:r>
      <w:r w:rsidR="00DA28E9">
        <w:t xml:space="preserve">foi desenvolvido por </w:t>
      </w:r>
      <w:r w:rsidR="0028726A">
        <w:t>especialistas</w:t>
      </w:r>
      <w:r w:rsidR="00DA28E9">
        <w:t xml:space="preserve"> em mitigação do conflito e</w:t>
      </w:r>
      <w:r w:rsidR="009E071B">
        <w:t xml:space="preserve"> ilustradores, de forma que as principais </w:t>
      </w:r>
      <w:r w:rsidR="0028726A">
        <w:t>mensagens</w:t>
      </w:r>
      <w:r w:rsidR="009E071B">
        <w:t xml:space="preserve">, além de serem comunicadas através de textos, também </w:t>
      </w:r>
      <w:r w:rsidR="0028726A">
        <w:t>foram</w:t>
      </w:r>
      <w:r w:rsidR="009E071B">
        <w:t xml:space="preserve"> traduzidas em ilustrações, possibilitando atingir pessoas com baixa escolaridade</w:t>
      </w:r>
      <w:r w:rsidR="0028726A" w:rsidRPr="0028726A">
        <w:t xml:space="preserve"> </w:t>
      </w:r>
      <w:r w:rsidR="0028726A">
        <w:t>e analfabetas</w:t>
      </w:r>
      <w:r w:rsidR="009E071B">
        <w:t>.</w:t>
      </w:r>
    </w:p>
    <w:p w14:paraId="6D8C63C3" w14:textId="3A5A1D08" w:rsidR="009E071B" w:rsidRPr="005C6294" w:rsidRDefault="009E071B" w:rsidP="005C6294">
      <w:pPr>
        <w:jc w:val="both"/>
        <w:rPr>
          <w:b/>
          <w:color w:val="1F497D" w:themeColor="text2"/>
          <w:sz w:val="28"/>
        </w:rPr>
      </w:pPr>
      <w:r>
        <w:t xml:space="preserve">O material foi </w:t>
      </w:r>
      <w:r w:rsidR="0028726A">
        <w:t>distribuído</w:t>
      </w:r>
      <w:r>
        <w:t xml:space="preserve"> nas escolas, e não durante as visitas para entrevistas, por que esta estratégia favorece a percepção de que a convivência</w:t>
      </w:r>
      <w:r w:rsidR="00A32069">
        <w:t xml:space="preserve"> com as </w:t>
      </w:r>
      <w:r>
        <w:t>onças é apoiada pela escola, e conseque</w:t>
      </w:r>
      <w:r w:rsidR="00A32069">
        <w:t xml:space="preserve">ntemente pela comunidade local, o que possivelmente aumenta a percepção que o abate de onças é socialmente reprovável. </w:t>
      </w:r>
      <w:r w:rsidR="0028726A">
        <w:t>Essa estratégia está de acordo com nossos resultados de que para mitigar o conflito é importante aumentar a percepção que a norma social vigente não é favorável ao comportamento de abate de animais silvestres.</w:t>
      </w:r>
    </w:p>
    <w:p w14:paraId="4DFCABF8" w14:textId="77777777" w:rsidR="00DA271E" w:rsidRDefault="005E05EB" w:rsidP="00DA271E">
      <w:pPr>
        <w:keepNext/>
        <w:ind w:left="-567" w:hanging="142"/>
        <w:jc w:val="center"/>
      </w:pPr>
      <w:r>
        <w:rPr>
          <w:b/>
          <w:noProof/>
          <w:color w:val="1F497D" w:themeColor="text2"/>
          <w:sz w:val="28"/>
        </w:rPr>
        <w:drawing>
          <wp:inline distT="0" distB="0" distL="0" distR="0" wp14:anchorId="008240EB" wp14:editId="65840ED3">
            <wp:extent cx="6481755" cy="4054415"/>
            <wp:effectExtent l="0" t="0" r="0" b="381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s_school visits.tif"/>
                    <pic:cNvPicPr/>
                  </pic:nvPicPr>
                  <pic:blipFill rotWithShape="1">
                    <a:blip r:embed="rId19">
                      <a:extLst>
                        <a:ext uri="{28A0092B-C50C-407E-A947-70E740481C1C}">
                          <a14:useLocalDpi xmlns:a14="http://schemas.microsoft.com/office/drawing/2010/main" val="0"/>
                        </a:ext>
                      </a:extLst>
                    </a:blip>
                    <a:srcRect l="1438" t="8769" r="2523" b="4453"/>
                    <a:stretch/>
                  </pic:blipFill>
                  <pic:spPr bwMode="auto">
                    <a:xfrm>
                      <a:off x="0" y="0"/>
                      <a:ext cx="6510948" cy="4072676"/>
                    </a:xfrm>
                    <a:prstGeom prst="rect">
                      <a:avLst/>
                    </a:prstGeom>
                    <a:ln>
                      <a:noFill/>
                    </a:ln>
                    <a:extLst>
                      <a:ext uri="{53640926-AAD7-44D8-BBD7-CCE9431645EC}">
                        <a14:shadowObscured xmlns:a14="http://schemas.microsoft.com/office/drawing/2010/main"/>
                      </a:ext>
                    </a:extLst>
                  </pic:spPr>
                </pic:pic>
              </a:graphicData>
            </a:graphic>
          </wp:inline>
        </w:drawing>
      </w:r>
    </w:p>
    <w:p w14:paraId="3DDC1465" w14:textId="2314CDD7" w:rsidR="005C6294" w:rsidRPr="005C6294" w:rsidRDefault="00DA271E" w:rsidP="004D69BE">
      <w:pPr>
        <w:pStyle w:val="Caption"/>
        <w:rPr>
          <w:b w:val="0"/>
          <w:color w:val="1F497D" w:themeColor="text2"/>
          <w:sz w:val="28"/>
        </w:rPr>
      </w:pPr>
      <w:r>
        <w:t xml:space="preserve">Figura </w:t>
      </w:r>
      <w:r w:rsidR="00416AFC">
        <w:fldChar w:fldCharType="begin"/>
      </w:r>
      <w:r w:rsidR="00416AFC">
        <w:instrText xml:space="preserve"> SEQ Figura \* ARABIC </w:instrText>
      </w:r>
      <w:r w:rsidR="00416AFC">
        <w:fldChar w:fldCharType="separate"/>
      </w:r>
      <w:r w:rsidR="0076059D">
        <w:rPr>
          <w:noProof/>
        </w:rPr>
        <w:t>8</w:t>
      </w:r>
      <w:r w:rsidR="00416AFC">
        <w:rPr>
          <w:noProof/>
        </w:rPr>
        <w:fldChar w:fldCharType="end"/>
      </w:r>
      <w:r>
        <w:t xml:space="preserve">. Visita </w:t>
      </w:r>
      <w:r w:rsidR="0028726A">
        <w:t>às</w:t>
      </w:r>
      <w:r>
        <w:t xml:space="preserve"> escolas de ensino fundamental e médio do ASM, para atividades de </w:t>
      </w:r>
      <w:r w:rsidR="0028726A">
        <w:t>conscientização</w:t>
      </w:r>
      <w:r>
        <w:t xml:space="preserve"> e educação.</w:t>
      </w:r>
    </w:p>
    <w:p w14:paraId="3F07378A" w14:textId="77777777" w:rsidR="005C6294" w:rsidRPr="005C6294" w:rsidRDefault="005C6294" w:rsidP="00B84E22">
      <w:pPr>
        <w:jc w:val="both"/>
        <w:rPr>
          <w:b/>
          <w:color w:val="1F497D" w:themeColor="text2"/>
          <w:sz w:val="28"/>
        </w:rPr>
      </w:pPr>
    </w:p>
    <w:p w14:paraId="12EA829A" w14:textId="77777777" w:rsidR="0097385C" w:rsidRPr="009E3C02" w:rsidRDefault="0097385C" w:rsidP="00B84E22">
      <w:pPr>
        <w:jc w:val="both"/>
        <w:rPr>
          <w:b/>
          <w:color w:val="1F497D" w:themeColor="text2"/>
          <w:sz w:val="28"/>
          <w:lang w:val="en-US"/>
        </w:rPr>
      </w:pPr>
      <w:r w:rsidRPr="009E3C02">
        <w:rPr>
          <w:b/>
          <w:color w:val="1F497D" w:themeColor="text2"/>
          <w:sz w:val="28"/>
          <w:lang w:val="en-US"/>
        </w:rPr>
        <w:t>Litera</w:t>
      </w:r>
      <w:r w:rsidR="00B25BBE" w:rsidRPr="009E3C02">
        <w:rPr>
          <w:b/>
          <w:color w:val="1F497D" w:themeColor="text2"/>
          <w:sz w:val="28"/>
          <w:lang w:val="en-US"/>
        </w:rPr>
        <w:t>tur</w:t>
      </w:r>
      <w:r w:rsidRPr="009E3C02">
        <w:rPr>
          <w:b/>
          <w:color w:val="1F497D" w:themeColor="text2"/>
          <w:sz w:val="28"/>
          <w:lang w:val="en-US"/>
        </w:rPr>
        <w:t>a citada</w:t>
      </w:r>
    </w:p>
    <w:p w14:paraId="75176FAE" w14:textId="2E58B55B" w:rsidR="00394095" w:rsidRPr="00394095" w:rsidRDefault="005250FC" w:rsidP="00394095">
      <w:pPr>
        <w:widowControl w:val="0"/>
        <w:autoSpaceDE w:val="0"/>
        <w:autoSpaceDN w:val="0"/>
        <w:adjustRightInd w:val="0"/>
        <w:spacing w:line="240" w:lineRule="auto"/>
        <w:ind w:left="480" w:hanging="480"/>
        <w:rPr>
          <w:rFonts w:ascii="Calibri" w:hAnsi="Calibri" w:cs="Times New Roman"/>
          <w:noProof/>
          <w:szCs w:val="24"/>
        </w:rPr>
      </w:pPr>
      <w:r w:rsidRPr="0097385C">
        <w:fldChar w:fldCharType="begin" w:fldLock="1"/>
      </w:r>
      <w:r w:rsidR="0097385C" w:rsidRPr="00532FC7">
        <w:rPr>
          <w:lang w:val="en-US"/>
        </w:rPr>
        <w:instrText xml:space="preserve">ADDIN Mendeley Bibliography CSL_BIBLIOGRAPHY </w:instrText>
      </w:r>
      <w:r w:rsidRPr="0097385C">
        <w:fldChar w:fldCharType="separate"/>
      </w:r>
      <w:r w:rsidR="00394095" w:rsidRPr="00394095">
        <w:rPr>
          <w:rFonts w:ascii="Calibri" w:hAnsi="Calibri" w:cs="Times New Roman"/>
          <w:noProof/>
          <w:szCs w:val="24"/>
        </w:rPr>
        <w:t>Appleton, M., Bibby, C., Entwistle, A., Davies, M., Dunn, M., Flinders, T., Hoffmann, D., Hollands, M., Mitchell, R., 2003. The Conservation Project Manual, CLP.</w:t>
      </w:r>
    </w:p>
    <w:p w14:paraId="1F246631" w14:textId="77777777" w:rsidR="00394095" w:rsidRPr="00394095" w:rsidRDefault="00394095" w:rsidP="00394095">
      <w:pPr>
        <w:widowControl w:val="0"/>
        <w:autoSpaceDE w:val="0"/>
        <w:autoSpaceDN w:val="0"/>
        <w:adjustRightInd w:val="0"/>
        <w:spacing w:line="240" w:lineRule="auto"/>
        <w:ind w:left="480" w:hanging="480"/>
        <w:rPr>
          <w:rFonts w:ascii="Calibri" w:hAnsi="Calibri" w:cs="Times New Roman"/>
          <w:noProof/>
          <w:szCs w:val="24"/>
        </w:rPr>
      </w:pPr>
      <w:r w:rsidRPr="00394095">
        <w:rPr>
          <w:rFonts w:ascii="Calibri" w:hAnsi="Calibri" w:cs="Times New Roman"/>
          <w:noProof/>
          <w:szCs w:val="24"/>
        </w:rPr>
        <w:t>Azevedo, F.C. de C., 2008. Food habits and livestock depredation of sympatric jaguars and pumas in the Iguaçu National Park area, south Brazil. Biotropica 40, 494–500.</w:t>
      </w:r>
    </w:p>
    <w:p w14:paraId="52712291" w14:textId="77777777" w:rsidR="00394095" w:rsidRPr="00394095" w:rsidRDefault="00394095" w:rsidP="00394095">
      <w:pPr>
        <w:widowControl w:val="0"/>
        <w:autoSpaceDE w:val="0"/>
        <w:autoSpaceDN w:val="0"/>
        <w:adjustRightInd w:val="0"/>
        <w:spacing w:line="240" w:lineRule="auto"/>
        <w:ind w:left="480" w:hanging="480"/>
        <w:rPr>
          <w:rFonts w:ascii="Calibri" w:hAnsi="Calibri" w:cs="Times New Roman"/>
          <w:noProof/>
          <w:szCs w:val="24"/>
        </w:rPr>
      </w:pPr>
      <w:r w:rsidRPr="00394095">
        <w:rPr>
          <w:rFonts w:ascii="Calibri" w:hAnsi="Calibri" w:cs="Times New Roman"/>
          <w:noProof/>
          <w:szCs w:val="24"/>
        </w:rPr>
        <w:t>Azevedo, F.C.C. De, Murray, D.L., 2007. Evaluation of Potential Factors Predisposing Livestock to Predation by Jaguars. J. Wildl. Manage. 71, 2379. doi:10.2193/2006-520</w:t>
      </w:r>
    </w:p>
    <w:p w14:paraId="5947FA6D" w14:textId="77777777" w:rsidR="00394095" w:rsidRPr="00394095" w:rsidRDefault="00394095" w:rsidP="00394095">
      <w:pPr>
        <w:widowControl w:val="0"/>
        <w:autoSpaceDE w:val="0"/>
        <w:autoSpaceDN w:val="0"/>
        <w:adjustRightInd w:val="0"/>
        <w:spacing w:line="240" w:lineRule="auto"/>
        <w:ind w:left="480" w:hanging="480"/>
        <w:rPr>
          <w:rFonts w:ascii="Calibri" w:hAnsi="Calibri" w:cs="Times New Roman"/>
          <w:noProof/>
          <w:szCs w:val="24"/>
        </w:rPr>
      </w:pPr>
      <w:r w:rsidRPr="00394095">
        <w:rPr>
          <w:rFonts w:ascii="Calibri" w:hAnsi="Calibri" w:cs="Times New Roman"/>
          <w:noProof/>
          <w:szCs w:val="24"/>
        </w:rPr>
        <w:t>Bauer, H., Iongh, H.H. de, 2005. Lion (Panthera leo) home ranges and livestock conflicts in Waza National Park, Cameroon. Afr. J. Ecol. 43, 208–214.</w:t>
      </w:r>
    </w:p>
    <w:p w14:paraId="395F1B10" w14:textId="77777777" w:rsidR="00394095" w:rsidRPr="00394095" w:rsidRDefault="00394095" w:rsidP="00394095">
      <w:pPr>
        <w:widowControl w:val="0"/>
        <w:autoSpaceDE w:val="0"/>
        <w:autoSpaceDN w:val="0"/>
        <w:adjustRightInd w:val="0"/>
        <w:spacing w:line="240" w:lineRule="auto"/>
        <w:ind w:left="480" w:hanging="480"/>
        <w:rPr>
          <w:rFonts w:ascii="Calibri" w:hAnsi="Calibri" w:cs="Times New Roman"/>
          <w:noProof/>
          <w:szCs w:val="24"/>
        </w:rPr>
      </w:pPr>
      <w:r w:rsidRPr="00394095">
        <w:rPr>
          <w:rFonts w:ascii="Calibri" w:hAnsi="Calibri" w:cs="Times New Roman"/>
          <w:noProof/>
          <w:szCs w:val="24"/>
        </w:rPr>
        <w:t>Bruskotter, J.T., Wilson, R.S., 2014. Determining where the wild things will be: Using psychological theory to find tolerance for large carnivores. Conserv. Lett. 7, 158–165. doi:10.1111/conl.12072</w:t>
      </w:r>
    </w:p>
    <w:p w14:paraId="109E0B22" w14:textId="77777777" w:rsidR="00394095" w:rsidRPr="00394095" w:rsidRDefault="00394095" w:rsidP="00394095">
      <w:pPr>
        <w:widowControl w:val="0"/>
        <w:autoSpaceDE w:val="0"/>
        <w:autoSpaceDN w:val="0"/>
        <w:adjustRightInd w:val="0"/>
        <w:spacing w:line="240" w:lineRule="auto"/>
        <w:ind w:left="480" w:hanging="480"/>
        <w:rPr>
          <w:rFonts w:ascii="Calibri" w:hAnsi="Calibri" w:cs="Times New Roman"/>
          <w:noProof/>
          <w:szCs w:val="24"/>
        </w:rPr>
      </w:pPr>
      <w:r w:rsidRPr="00394095">
        <w:rPr>
          <w:rFonts w:ascii="Calibri" w:hAnsi="Calibri" w:cs="Times New Roman"/>
          <w:noProof/>
          <w:szCs w:val="24"/>
        </w:rPr>
        <w:t>Burns, R.J., Zemlicka, D.E., Savarie, P.J., 1996. Effectiveness of large livestock protection collars against depredating coyotes. Wildl. Soc. Bull. 123–127.</w:t>
      </w:r>
    </w:p>
    <w:p w14:paraId="1A1DD46C" w14:textId="77777777" w:rsidR="00394095" w:rsidRPr="00394095" w:rsidRDefault="00394095" w:rsidP="00394095">
      <w:pPr>
        <w:widowControl w:val="0"/>
        <w:autoSpaceDE w:val="0"/>
        <w:autoSpaceDN w:val="0"/>
        <w:adjustRightInd w:val="0"/>
        <w:spacing w:line="240" w:lineRule="auto"/>
        <w:ind w:left="480" w:hanging="480"/>
        <w:rPr>
          <w:rFonts w:ascii="Calibri" w:hAnsi="Calibri" w:cs="Times New Roman"/>
          <w:noProof/>
          <w:szCs w:val="24"/>
        </w:rPr>
      </w:pPr>
      <w:r w:rsidRPr="00394095">
        <w:rPr>
          <w:rFonts w:ascii="Calibri" w:hAnsi="Calibri" w:cs="Times New Roman"/>
          <w:noProof/>
          <w:szCs w:val="24"/>
        </w:rPr>
        <w:t>Caniglia, R., Fabbri, E., Mastrogiuseppe, L., Randi, E., 2013. Who is who? Identification of livestock predators using forensic genetic approaches. Forensic Sci. Int. Genet. 7, 397–404. doi:10.1016/j.fsigen.2012.11.001</w:t>
      </w:r>
    </w:p>
    <w:p w14:paraId="056AE823" w14:textId="77777777" w:rsidR="00394095" w:rsidRPr="00394095" w:rsidRDefault="00394095" w:rsidP="00394095">
      <w:pPr>
        <w:widowControl w:val="0"/>
        <w:autoSpaceDE w:val="0"/>
        <w:autoSpaceDN w:val="0"/>
        <w:adjustRightInd w:val="0"/>
        <w:spacing w:line="240" w:lineRule="auto"/>
        <w:ind w:left="480" w:hanging="480"/>
        <w:rPr>
          <w:rFonts w:ascii="Calibri" w:hAnsi="Calibri" w:cs="Times New Roman"/>
          <w:noProof/>
          <w:szCs w:val="24"/>
        </w:rPr>
      </w:pPr>
      <w:r w:rsidRPr="00394095">
        <w:rPr>
          <w:rFonts w:ascii="Calibri" w:hAnsi="Calibri" w:cs="Times New Roman"/>
          <w:noProof/>
          <w:szCs w:val="24"/>
        </w:rPr>
        <w:t>Ciucci, P., Boitani, L., 1998. Wolf and dog depredation on livestock in central Italy. Wildl. Soc. Bull. 504–514.</w:t>
      </w:r>
    </w:p>
    <w:p w14:paraId="71584354" w14:textId="77777777" w:rsidR="00394095" w:rsidRPr="00394095" w:rsidRDefault="00394095" w:rsidP="00394095">
      <w:pPr>
        <w:widowControl w:val="0"/>
        <w:autoSpaceDE w:val="0"/>
        <w:autoSpaceDN w:val="0"/>
        <w:adjustRightInd w:val="0"/>
        <w:spacing w:line="240" w:lineRule="auto"/>
        <w:ind w:left="480" w:hanging="480"/>
        <w:rPr>
          <w:rFonts w:ascii="Calibri" w:hAnsi="Calibri" w:cs="Times New Roman"/>
          <w:noProof/>
          <w:szCs w:val="24"/>
        </w:rPr>
      </w:pPr>
      <w:r w:rsidRPr="00394095">
        <w:rPr>
          <w:rFonts w:ascii="Calibri" w:hAnsi="Calibri" w:cs="Times New Roman"/>
          <w:noProof/>
          <w:szCs w:val="24"/>
        </w:rPr>
        <w:t>Cronbach, L.J., 1951. Coefficient alpha and the internal structure of tests. Psychometrika 16, 297–334.</w:t>
      </w:r>
    </w:p>
    <w:p w14:paraId="621BEBB1" w14:textId="77777777" w:rsidR="00394095" w:rsidRPr="00394095" w:rsidRDefault="00394095" w:rsidP="00394095">
      <w:pPr>
        <w:widowControl w:val="0"/>
        <w:autoSpaceDE w:val="0"/>
        <w:autoSpaceDN w:val="0"/>
        <w:adjustRightInd w:val="0"/>
        <w:spacing w:line="240" w:lineRule="auto"/>
        <w:ind w:left="480" w:hanging="480"/>
        <w:rPr>
          <w:rFonts w:ascii="Calibri" w:hAnsi="Calibri" w:cs="Times New Roman"/>
          <w:noProof/>
          <w:szCs w:val="24"/>
        </w:rPr>
      </w:pPr>
      <w:r w:rsidRPr="00394095">
        <w:rPr>
          <w:rFonts w:ascii="Calibri" w:hAnsi="Calibri" w:cs="Times New Roman"/>
          <w:noProof/>
          <w:szCs w:val="24"/>
        </w:rPr>
        <w:t>Horstman, L.P., Gunson, J.R., 1982. Black bear predation on livestock in Alberta. Wildl. Soc. Bull. 34–39.</w:t>
      </w:r>
    </w:p>
    <w:p w14:paraId="642DE101" w14:textId="77777777" w:rsidR="00394095" w:rsidRPr="00394095" w:rsidRDefault="00394095" w:rsidP="00394095">
      <w:pPr>
        <w:widowControl w:val="0"/>
        <w:autoSpaceDE w:val="0"/>
        <w:autoSpaceDN w:val="0"/>
        <w:adjustRightInd w:val="0"/>
        <w:spacing w:line="240" w:lineRule="auto"/>
        <w:ind w:left="480" w:hanging="480"/>
        <w:rPr>
          <w:rFonts w:ascii="Calibri" w:hAnsi="Calibri" w:cs="Times New Roman"/>
          <w:noProof/>
          <w:szCs w:val="24"/>
        </w:rPr>
      </w:pPr>
      <w:r w:rsidRPr="00394095">
        <w:rPr>
          <w:rFonts w:ascii="Calibri" w:hAnsi="Calibri" w:cs="Times New Roman"/>
          <w:noProof/>
          <w:szCs w:val="24"/>
        </w:rPr>
        <w:t>ICMBio, 2011. Plano de Manejo - Parque Nacional dos Campos Amazônicos. Brasília/DF, Brazil.</w:t>
      </w:r>
    </w:p>
    <w:p w14:paraId="4F1DDF4B" w14:textId="77777777" w:rsidR="00394095" w:rsidRPr="00394095" w:rsidRDefault="00394095" w:rsidP="00394095">
      <w:pPr>
        <w:widowControl w:val="0"/>
        <w:autoSpaceDE w:val="0"/>
        <w:autoSpaceDN w:val="0"/>
        <w:adjustRightInd w:val="0"/>
        <w:spacing w:line="240" w:lineRule="auto"/>
        <w:ind w:left="480" w:hanging="480"/>
        <w:rPr>
          <w:rFonts w:ascii="Calibri" w:hAnsi="Calibri" w:cs="Times New Roman"/>
          <w:noProof/>
          <w:szCs w:val="24"/>
        </w:rPr>
      </w:pPr>
      <w:r w:rsidRPr="00394095">
        <w:rPr>
          <w:rFonts w:ascii="Calibri" w:hAnsi="Calibri" w:cs="Times New Roman"/>
          <w:noProof/>
          <w:szCs w:val="24"/>
        </w:rPr>
        <w:t>Kissui, B.M., 2008. Livestock predation by lions, leopards, spotted hyenas, and their vulnerability to retaliatory killing in the Maasai steppe, Tanzania. Anim. Conserv. 11, 422–432.</w:t>
      </w:r>
    </w:p>
    <w:p w14:paraId="480C2AB8" w14:textId="77777777" w:rsidR="00394095" w:rsidRPr="00394095" w:rsidRDefault="00394095" w:rsidP="00394095">
      <w:pPr>
        <w:widowControl w:val="0"/>
        <w:autoSpaceDE w:val="0"/>
        <w:autoSpaceDN w:val="0"/>
        <w:adjustRightInd w:val="0"/>
        <w:spacing w:line="240" w:lineRule="auto"/>
        <w:ind w:left="480" w:hanging="480"/>
        <w:rPr>
          <w:rFonts w:ascii="Calibri" w:hAnsi="Calibri" w:cs="Times New Roman"/>
          <w:noProof/>
          <w:szCs w:val="24"/>
        </w:rPr>
      </w:pPr>
      <w:r w:rsidRPr="00394095">
        <w:rPr>
          <w:rFonts w:ascii="Calibri" w:hAnsi="Calibri" w:cs="Times New Roman"/>
          <w:noProof/>
          <w:szCs w:val="24"/>
        </w:rPr>
        <w:t>Lemos, F.G., Junior, M., Azevedo, F.C., Costa, H.C.M., Joares, A., 2011. Human threats to hoary and crab-eating foxes in central Brazil. Canid News 14.</w:t>
      </w:r>
    </w:p>
    <w:p w14:paraId="15CFB2F5" w14:textId="77777777" w:rsidR="00394095" w:rsidRPr="00394095" w:rsidRDefault="00394095" w:rsidP="00394095">
      <w:pPr>
        <w:widowControl w:val="0"/>
        <w:autoSpaceDE w:val="0"/>
        <w:autoSpaceDN w:val="0"/>
        <w:adjustRightInd w:val="0"/>
        <w:spacing w:line="240" w:lineRule="auto"/>
        <w:ind w:left="480" w:hanging="480"/>
        <w:rPr>
          <w:rFonts w:ascii="Calibri" w:hAnsi="Calibri" w:cs="Times New Roman"/>
          <w:noProof/>
          <w:szCs w:val="24"/>
        </w:rPr>
      </w:pPr>
      <w:r w:rsidRPr="00394095">
        <w:rPr>
          <w:rFonts w:ascii="Calibri" w:hAnsi="Calibri" w:cs="Times New Roman"/>
          <w:noProof/>
          <w:szCs w:val="24"/>
        </w:rPr>
        <w:t>Likert, R., 1932. A technique for the measurement of attitudes. Arch. Psychol. 22  140, 55.</w:t>
      </w:r>
    </w:p>
    <w:p w14:paraId="5C1119E0" w14:textId="77777777" w:rsidR="00394095" w:rsidRPr="00394095" w:rsidRDefault="00394095" w:rsidP="00394095">
      <w:pPr>
        <w:widowControl w:val="0"/>
        <w:autoSpaceDE w:val="0"/>
        <w:autoSpaceDN w:val="0"/>
        <w:adjustRightInd w:val="0"/>
        <w:spacing w:line="240" w:lineRule="auto"/>
        <w:ind w:left="480" w:hanging="480"/>
        <w:rPr>
          <w:rFonts w:ascii="Calibri" w:hAnsi="Calibri" w:cs="Times New Roman"/>
          <w:noProof/>
          <w:szCs w:val="24"/>
        </w:rPr>
      </w:pPr>
      <w:r w:rsidRPr="00394095">
        <w:rPr>
          <w:rFonts w:ascii="Calibri" w:hAnsi="Calibri" w:cs="Times New Roman"/>
          <w:noProof/>
          <w:szCs w:val="24"/>
        </w:rPr>
        <w:t>Marchini, S., 2008. Guia de convivência Gente e Onças. Silvio Marchini.</w:t>
      </w:r>
    </w:p>
    <w:p w14:paraId="171A7B0C" w14:textId="77777777" w:rsidR="00394095" w:rsidRPr="00394095" w:rsidRDefault="00394095" w:rsidP="00394095">
      <w:pPr>
        <w:widowControl w:val="0"/>
        <w:autoSpaceDE w:val="0"/>
        <w:autoSpaceDN w:val="0"/>
        <w:adjustRightInd w:val="0"/>
        <w:spacing w:line="240" w:lineRule="auto"/>
        <w:ind w:left="480" w:hanging="480"/>
        <w:rPr>
          <w:rFonts w:ascii="Calibri" w:hAnsi="Calibri" w:cs="Times New Roman"/>
          <w:noProof/>
          <w:szCs w:val="24"/>
        </w:rPr>
      </w:pPr>
      <w:r w:rsidRPr="00394095">
        <w:rPr>
          <w:rFonts w:ascii="Calibri" w:hAnsi="Calibri" w:cs="Times New Roman"/>
          <w:noProof/>
          <w:szCs w:val="24"/>
        </w:rPr>
        <w:t>Marchini, S., Macdonald, D.W., 2012. Predicting ranchers’ intention to kill jaguars: case studies in Amazonia and Pantanal. Biol. Conserv. 147, 213–221. doi:10.1016/j.biocon.2012.01.002</w:t>
      </w:r>
    </w:p>
    <w:p w14:paraId="6DEF3893" w14:textId="77777777" w:rsidR="00394095" w:rsidRPr="00394095" w:rsidRDefault="00394095" w:rsidP="00394095">
      <w:pPr>
        <w:widowControl w:val="0"/>
        <w:autoSpaceDE w:val="0"/>
        <w:autoSpaceDN w:val="0"/>
        <w:adjustRightInd w:val="0"/>
        <w:spacing w:line="240" w:lineRule="auto"/>
        <w:ind w:left="480" w:hanging="480"/>
        <w:rPr>
          <w:rFonts w:ascii="Calibri" w:hAnsi="Calibri" w:cs="Times New Roman"/>
          <w:noProof/>
          <w:szCs w:val="24"/>
        </w:rPr>
      </w:pPr>
      <w:r w:rsidRPr="00394095">
        <w:rPr>
          <w:rFonts w:ascii="Calibri" w:hAnsi="Calibri" w:cs="Times New Roman"/>
          <w:noProof/>
          <w:szCs w:val="24"/>
        </w:rPr>
        <w:t xml:space="preserve">Mateo-Tomás, P., Olea, P.P., Sánchez-Barbudo, I.S., Mateo, R., 2012. Alleviating human-wildlife conflicts: Identifying the causes and mapping the risk of illegal poisoning of wild fauna. J. </w:t>
      </w:r>
      <w:r w:rsidRPr="00394095">
        <w:rPr>
          <w:rFonts w:ascii="Calibri" w:hAnsi="Calibri" w:cs="Times New Roman"/>
          <w:noProof/>
          <w:szCs w:val="24"/>
        </w:rPr>
        <w:lastRenderedPageBreak/>
        <w:t>Appl. Ecol. 49, 376–385. doi:10.1111/j.1365-2664.2012.02119.x</w:t>
      </w:r>
    </w:p>
    <w:p w14:paraId="0D5A489B" w14:textId="77777777" w:rsidR="00394095" w:rsidRPr="00394095" w:rsidRDefault="00394095" w:rsidP="00394095">
      <w:pPr>
        <w:widowControl w:val="0"/>
        <w:autoSpaceDE w:val="0"/>
        <w:autoSpaceDN w:val="0"/>
        <w:adjustRightInd w:val="0"/>
        <w:spacing w:line="240" w:lineRule="auto"/>
        <w:ind w:left="480" w:hanging="480"/>
        <w:rPr>
          <w:rFonts w:ascii="Calibri" w:hAnsi="Calibri" w:cs="Times New Roman"/>
          <w:noProof/>
          <w:szCs w:val="24"/>
        </w:rPr>
      </w:pPr>
      <w:r w:rsidRPr="00394095">
        <w:rPr>
          <w:rFonts w:ascii="Calibri" w:hAnsi="Calibri" w:cs="Times New Roman"/>
          <w:noProof/>
          <w:szCs w:val="24"/>
        </w:rPr>
        <w:t>Michalski, F., Boulhosa, R.L.P., Faria, A., Peres, C.A., 2006. Human-wildlife conflicts in a fragmented Amazonian forest landscape: Determinants of large felid depredation on livestock. Anim. Conserv. 9, 179–188. doi:10.1111/j.1469-1795.2006.00025.x</w:t>
      </w:r>
    </w:p>
    <w:p w14:paraId="5BA016AF" w14:textId="77777777" w:rsidR="00394095" w:rsidRPr="00394095" w:rsidRDefault="00394095" w:rsidP="00394095">
      <w:pPr>
        <w:widowControl w:val="0"/>
        <w:autoSpaceDE w:val="0"/>
        <w:autoSpaceDN w:val="0"/>
        <w:adjustRightInd w:val="0"/>
        <w:spacing w:line="240" w:lineRule="auto"/>
        <w:ind w:left="480" w:hanging="480"/>
        <w:rPr>
          <w:rFonts w:ascii="Calibri" w:hAnsi="Calibri" w:cs="Times New Roman"/>
          <w:noProof/>
          <w:szCs w:val="24"/>
        </w:rPr>
      </w:pPr>
      <w:r w:rsidRPr="00394095">
        <w:rPr>
          <w:rFonts w:ascii="Calibri" w:hAnsi="Calibri" w:cs="Times New Roman"/>
          <w:noProof/>
          <w:szCs w:val="24"/>
        </w:rPr>
        <w:t>Miquelle, D., Nikolaev, I., Goodrich, J., Litvinov, B., Smirnov, E., Suvorov, E., 2005. Searching for the coexistence recipe: a case study of conflicts between people and tigers in the Russian Far East. Conserv. Biol. Ser. 9, 305.</w:t>
      </w:r>
    </w:p>
    <w:p w14:paraId="27931024" w14:textId="77777777" w:rsidR="00394095" w:rsidRPr="00394095" w:rsidRDefault="00394095" w:rsidP="00394095">
      <w:pPr>
        <w:widowControl w:val="0"/>
        <w:autoSpaceDE w:val="0"/>
        <w:autoSpaceDN w:val="0"/>
        <w:adjustRightInd w:val="0"/>
        <w:spacing w:line="240" w:lineRule="auto"/>
        <w:ind w:left="480" w:hanging="480"/>
        <w:rPr>
          <w:rFonts w:ascii="Calibri" w:hAnsi="Calibri" w:cs="Times New Roman"/>
          <w:noProof/>
          <w:szCs w:val="24"/>
        </w:rPr>
      </w:pPr>
      <w:r w:rsidRPr="00394095">
        <w:rPr>
          <w:rFonts w:ascii="Calibri" w:hAnsi="Calibri" w:cs="Times New Roman"/>
          <w:noProof/>
          <w:szCs w:val="24"/>
        </w:rPr>
        <w:t>Mishra, C., 1997. Livestock depredation by large carnivores in the Indian trans-Himalaya: conflict perceptions and conservation prospects. Environ. Conserv. 24, 338–343.</w:t>
      </w:r>
    </w:p>
    <w:p w14:paraId="4FDF0361" w14:textId="77777777" w:rsidR="00394095" w:rsidRPr="00394095" w:rsidRDefault="00394095" w:rsidP="00394095">
      <w:pPr>
        <w:widowControl w:val="0"/>
        <w:autoSpaceDE w:val="0"/>
        <w:autoSpaceDN w:val="0"/>
        <w:adjustRightInd w:val="0"/>
        <w:spacing w:line="240" w:lineRule="auto"/>
        <w:ind w:left="480" w:hanging="480"/>
        <w:rPr>
          <w:rFonts w:ascii="Calibri" w:hAnsi="Calibri" w:cs="Times New Roman"/>
          <w:noProof/>
          <w:szCs w:val="24"/>
        </w:rPr>
      </w:pPr>
      <w:r w:rsidRPr="00394095">
        <w:rPr>
          <w:rFonts w:ascii="Calibri" w:hAnsi="Calibri" w:cs="Times New Roman"/>
          <w:noProof/>
          <w:szCs w:val="24"/>
        </w:rPr>
        <w:t>Palmeira, F.B.L., Trinca, C.T., Haddad, C.M., 2015. Livestock Predation by Puma (Puma concolor) in the Highlands of a Southeastern Brazilian Atlantic Forest. Environ. Manage. 56, 903–915.</w:t>
      </w:r>
    </w:p>
    <w:p w14:paraId="399172F6" w14:textId="77777777" w:rsidR="00394095" w:rsidRPr="00394095" w:rsidRDefault="00394095" w:rsidP="00394095">
      <w:pPr>
        <w:widowControl w:val="0"/>
        <w:autoSpaceDE w:val="0"/>
        <w:autoSpaceDN w:val="0"/>
        <w:adjustRightInd w:val="0"/>
        <w:spacing w:line="240" w:lineRule="auto"/>
        <w:ind w:left="480" w:hanging="480"/>
        <w:rPr>
          <w:rFonts w:ascii="Calibri" w:hAnsi="Calibri" w:cs="Times New Roman"/>
          <w:noProof/>
          <w:szCs w:val="24"/>
        </w:rPr>
      </w:pPr>
      <w:r w:rsidRPr="00394095">
        <w:rPr>
          <w:rFonts w:ascii="Calibri" w:hAnsi="Calibri" w:cs="Times New Roman"/>
          <w:noProof/>
          <w:szCs w:val="24"/>
        </w:rPr>
        <w:t>Paula, R.C., Desbiez, A., Cavalcanti, S.M.C., 2013. Plano de açao nacional para a conservaçao da onça pintada. ICMBio: Brasılia.</w:t>
      </w:r>
    </w:p>
    <w:p w14:paraId="1BF40F3A" w14:textId="77777777" w:rsidR="00394095" w:rsidRPr="00394095" w:rsidRDefault="00394095" w:rsidP="00394095">
      <w:pPr>
        <w:widowControl w:val="0"/>
        <w:autoSpaceDE w:val="0"/>
        <w:autoSpaceDN w:val="0"/>
        <w:adjustRightInd w:val="0"/>
        <w:spacing w:line="240" w:lineRule="auto"/>
        <w:ind w:left="480" w:hanging="480"/>
        <w:rPr>
          <w:rFonts w:ascii="Calibri" w:hAnsi="Calibri" w:cs="Times New Roman"/>
          <w:noProof/>
          <w:szCs w:val="24"/>
        </w:rPr>
      </w:pPr>
      <w:r w:rsidRPr="00394095">
        <w:rPr>
          <w:rFonts w:ascii="Calibri" w:hAnsi="Calibri" w:cs="Times New Roman"/>
          <w:noProof/>
          <w:szCs w:val="24"/>
        </w:rPr>
        <w:t>Silveira, L., Boulhosa, R., Astete, S., Jácomo, A.T.A., 2008. Management of domestic livestock predation by jaguars in Brazil. Cat News 4, 26–30.</w:t>
      </w:r>
    </w:p>
    <w:p w14:paraId="7CF8DEF6" w14:textId="77777777" w:rsidR="00394095" w:rsidRPr="00394095" w:rsidRDefault="00394095" w:rsidP="00394095">
      <w:pPr>
        <w:widowControl w:val="0"/>
        <w:autoSpaceDE w:val="0"/>
        <w:autoSpaceDN w:val="0"/>
        <w:adjustRightInd w:val="0"/>
        <w:spacing w:line="240" w:lineRule="auto"/>
        <w:ind w:left="480" w:hanging="480"/>
        <w:rPr>
          <w:rFonts w:ascii="Calibri" w:hAnsi="Calibri" w:cs="Times New Roman"/>
          <w:noProof/>
          <w:szCs w:val="24"/>
        </w:rPr>
      </w:pPr>
      <w:r w:rsidRPr="00394095">
        <w:rPr>
          <w:rFonts w:ascii="Calibri" w:hAnsi="Calibri" w:cs="Times New Roman"/>
          <w:noProof/>
          <w:szCs w:val="24"/>
        </w:rPr>
        <w:t>Thirgood, S., Woodroffe, R., Rabinowitz, A., 2005. The impact of human-wildlife conflict on human lives and livelihoods. Conserv. Biol. Ser. 9, 13.</w:t>
      </w:r>
    </w:p>
    <w:p w14:paraId="728E7ABA" w14:textId="77777777" w:rsidR="00394095" w:rsidRPr="00394095" w:rsidRDefault="00394095" w:rsidP="00394095">
      <w:pPr>
        <w:widowControl w:val="0"/>
        <w:autoSpaceDE w:val="0"/>
        <w:autoSpaceDN w:val="0"/>
        <w:adjustRightInd w:val="0"/>
        <w:spacing w:line="240" w:lineRule="auto"/>
        <w:ind w:left="480" w:hanging="480"/>
        <w:rPr>
          <w:rFonts w:ascii="Calibri" w:hAnsi="Calibri" w:cs="Times New Roman"/>
          <w:noProof/>
          <w:szCs w:val="24"/>
        </w:rPr>
      </w:pPr>
      <w:r w:rsidRPr="00394095">
        <w:rPr>
          <w:rFonts w:ascii="Calibri" w:hAnsi="Calibri" w:cs="Times New Roman"/>
          <w:noProof/>
          <w:szCs w:val="24"/>
        </w:rPr>
        <w:t>Woodroffe, R., Thirgood, S., Rabinowitz, A., 2005. People and Wildlife: conflict or coexistence. doi:10.1017/CBO9781107415324.004</w:t>
      </w:r>
    </w:p>
    <w:p w14:paraId="5F07190B" w14:textId="77777777" w:rsidR="00394095" w:rsidRPr="00394095" w:rsidRDefault="00394095" w:rsidP="00394095">
      <w:pPr>
        <w:widowControl w:val="0"/>
        <w:autoSpaceDE w:val="0"/>
        <w:autoSpaceDN w:val="0"/>
        <w:adjustRightInd w:val="0"/>
        <w:spacing w:line="240" w:lineRule="auto"/>
        <w:ind w:left="480" w:hanging="480"/>
        <w:rPr>
          <w:rFonts w:ascii="Calibri" w:hAnsi="Calibri"/>
          <w:noProof/>
        </w:rPr>
      </w:pPr>
      <w:r w:rsidRPr="00394095">
        <w:rPr>
          <w:rFonts w:ascii="Calibri" w:hAnsi="Calibri" w:cs="Times New Roman"/>
          <w:noProof/>
          <w:szCs w:val="24"/>
        </w:rPr>
        <w:t>Zimmermann, A., Walpole, M.J., Leader Williams, N., 2005. Cattle ranchers’ attitudes to conflicts with jaguar Panthera onca in the Pantanal of Brazil. Oryx 39, 406–412. doi:10.1017/S0030605305000992</w:t>
      </w:r>
    </w:p>
    <w:p w14:paraId="2DBEB587" w14:textId="77777777" w:rsidR="0097385C" w:rsidRPr="00570879" w:rsidRDefault="005250FC" w:rsidP="0032383C">
      <w:pPr>
        <w:widowControl w:val="0"/>
        <w:autoSpaceDE w:val="0"/>
        <w:autoSpaceDN w:val="0"/>
        <w:adjustRightInd w:val="0"/>
        <w:spacing w:line="240" w:lineRule="auto"/>
        <w:ind w:left="480" w:hanging="480"/>
        <w:rPr>
          <w:lang w:val="en-US"/>
        </w:rPr>
      </w:pPr>
      <w:r w:rsidRPr="0097385C">
        <w:fldChar w:fldCharType="end"/>
      </w:r>
    </w:p>
    <w:p w14:paraId="0846CCE5" w14:textId="77777777" w:rsidR="0097385C" w:rsidRPr="00570879" w:rsidRDefault="0097385C" w:rsidP="00B84E22">
      <w:pPr>
        <w:jc w:val="both"/>
        <w:rPr>
          <w:b/>
          <w:color w:val="1F497D" w:themeColor="text2"/>
          <w:sz w:val="28"/>
          <w:lang w:val="en-US"/>
        </w:rPr>
      </w:pPr>
    </w:p>
    <w:p w14:paraId="1F2F204B" w14:textId="77777777" w:rsidR="0097385C" w:rsidRPr="00570879" w:rsidRDefault="0097385C" w:rsidP="00B84E22">
      <w:pPr>
        <w:jc w:val="both"/>
        <w:rPr>
          <w:b/>
          <w:color w:val="1F497D" w:themeColor="text2"/>
          <w:sz w:val="28"/>
          <w:lang w:val="en-US"/>
        </w:rPr>
      </w:pPr>
    </w:p>
    <w:sectPr w:rsidR="0097385C" w:rsidRPr="00570879" w:rsidSect="0097385C">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A4F8045" w14:textId="77777777" w:rsidR="00416AFC" w:rsidRDefault="00416AFC" w:rsidP="009C3713">
      <w:pPr>
        <w:spacing w:after="0" w:line="240" w:lineRule="auto"/>
      </w:pPr>
      <w:r>
        <w:separator/>
      </w:r>
    </w:p>
  </w:endnote>
  <w:endnote w:type="continuationSeparator" w:id="0">
    <w:p w14:paraId="001749E5" w14:textId="77777777" w:rsidR="00416AFC" w:rsidRDefault="00416AFC" w:rsidP="009C371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entury Gothic">
    <w:panose1 w:val="020B0502020202020204"/>
    <w:charset w:val="00"/>
    <w:family w:val="swiss"/>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Helvetica">
    <w:panose1 w:val="020B0604020202020204"/>
    <w:charset w:val="00"/>
    <w:family w:val="swiss"/>
    <w:notTrueType/>
    <w:pitch w:val="variable"/>
    <w:sig w:usb0="00000003" w:usb1="00000000" w:usb2="00000000" w:usb3="00000000" w:csb0="0000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E5728CF" w14:textId="77777777" w:rsidR="00416AFC" w:rsidRDefault="00416AFC" w:rsidP="009C3713">
      <w:pPr>
        <w:spacing w:after="0" w:line="240" w:lineRule="auto"/>
      </w:pPr>
      <w:r>
        <w:separator/>
      </w:r>
    </w:p>
  </w:footnote>
  <w:footnote w:type="continuationSeparator" w:id="0">
    <w:p w14:paraId="7F3FC59D" w14:textId="77777777" w:rsidR="00416AFC" w:rsidRDefault="00416AFC" w:rsidP="009C3713">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B74158D"/>
    <w:multiLevelType w:val="hybridMultilevel"/>
    <w:tmpl w:val="A2984610"/>
    <w:lvl w:ilvl="0" w:tplc="283E3E18">
      <w:start w:val="1"/>
      <w:numFmt w:val="bullet"/>
      <w:lvlText w:val=""/>
      <w:lvlJc w:val="left"/>
      <w:pPr>
        <w:ind w:left="720" w:hanging="360"/>
      </w:pPr>
      <w:rPr>
        <w:rFonts w:ascii="Symbol" w:hAnsi="Symbol" w:hint="default"/>
        <w:color w:val="1F497D" w:themeColor="text2"/>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005AC"/>
    <w:rsid w:val="00004127"/>
    <w:rsid w:val="00006AD3"/>
    <w:rsid w:val="00015787"/>
    <w:rsid w:val="00043DE5"/>
    <w:rsid w:val="00050863"/>
    <w:rsid w:val="000610FA"/>
    <w:rsid w:val="000667D3"/>
    <w:rsid w:val="00070AC1"/>
    <w:rsid w:val="00081A1A"/>
    <w:rsid w:val="000921BC"/>
    <w:rsid w:val="000953CA"/>
    <w:rsid w:val="000C5B0E"/>
    <w:rsid w:val="000D7BD0"/>
    <w:rsid w:val="000E072A"/>
    <w:rsid w:val="000E2193"/>
    <w:rsid w:val="000E2EAA"/>
    <w:rsid w:val="000F611B"/>
    <w:rsid w:val="00106C95"/>
    <w:rsid w:val="00115634"/>
    <w:rsid w:val="00120FB0"/>
    <w:rsid w:val="00121F38"/>
    <w:rsid w:val="001342AD"/>
    <w:rsid w:val="00152C74"/>
    <w:rsid w:val="00163E1C"/>
    <w:rsid w:val="00164A52"/>
    <w:rsid w:val="00167E7B"/>
    <w:rsid w:val="00183AFB"/>
    <w:rsid w:val="00197C65"/>
    <w:rsid w:val="001A6127"/>
    <w:rsid w:val="001B37F5"/>
    <w:rsid w:val="001F741B"/>
    <w:rsid w:val="00231E7A"/>
    <w:rsid w:val="00255596"/>
    <w:rsid w:val="0028726A"/>
    <w:rsid w:val="00290255"/>
    <w:rsid w:val="00293E97"/>
    <w:rsid w:val="002A3A9A"/>
    <w:rsid w:val="002B0C67"/>
    <w:rsid w:val="002B3E15"/>
    <w:rsid w:val="002C7DBE"/>
    <w:rsid w:val="002D2B0A"/>
    <w:rsid w:val="002E75BD"/>
    <w:rsid w:val="00311E66"/>
    <w:rsid w:val="003208D1"/>
    <w:rsid w:val="0032383C"/>
    <w:rsid w:val="003371ED"/>
    <w:rsid w:val="00342A24"/>
    <w:rsid w:val="00343642"/>
    <w:rsid w:val="003617DD"/>
    <w:rsid w:val="00362308"/>
    <w:rsid w:val="0037105C"/>
    <w:rsid w:val="003737E0"/>
    <w:rsid w:val="00383EF9"/>
    <w:rsid w:val="0038488E"/>
    <w:rsid w:val="00393FF3"/>
    <w:rsid w:val="00394095"/>
    <w:rsid w:val="003D3D2E"/>
    <w:rsid w:val="003F0AD0"/>
    <w:rsid w:val="003F3AAA"/>
    <w:rsid w:val="00414844"/>
    <w:rsid w:val="00416AFC"/>
    <w:rsid w:val="00446EB5"/>
    <w:rsid w:val="00455253"/>
    <w:rsid w:val="00457C69"/>
    <w:rsid w:val="00463CFF"/>
    <w:rsid w:val="00494548"/>
    <w:rsid w:val="004B66BD"/>
    <w:rsid w:val="004D69BE"/>
    <w:rsid w:val="004E7EEF"/>
    <w:rsid w:val="00512B08"/>
    <w:rsid w:val="00524A63"/>
    <w:rsid w:val="005250FC"/>
    <w:rsid w:val="00532FC7"/>
    <w:rsid w:val="00534920"/>
    <w:rsid w:val="00537039"/>
    <w:rsid w:val="005462BF"/>
    <w:rsid w:val="00570879"/>
    <w:rsid w:val="00576D8E"/>
    <w:rsid w:val="0059155E"/>
    <w:rsid w:val="00593E54"/>
    <w:rsid w:val="0059660E"/>
    <w:rsid w:val="00597E71"/>
    <w:rsid w:val="00597F0D"/>
    <w:rsid w:val="005B77E2"/>
    <w:rsid w:val="005C6294"/>
    <w:rsid w:val="005E05EB"/>
    <w:rsid w:val="005E0F64"/>
    <w:rsid w:val="006134DF"/>
    <w:rsid w:val="00614E1C"/>
    <w:rsid w:val="006242B3"/>
    <w:rsid w:val="006308D8"/>
    <w:rsid w:val="00635E22"/>
    <w:rsid w:val="00654CC9"/>
    <w:rsid w:val="00655E82"/>
    <w:rsid w:val="00660AD0"/>
    <w:rsid w:val="00670229"/>
    <w:rsid w:val="0067070B"/>
    <w:rsid w:val="00670FC6"/>
    <w:rsid w:val="00691753"/>
    <w:rsid w:val="006960A7"/>
    <w:rsid w:val="0069788D"/>
    <w:rsid w:val="006B08F6"/>
    <w:rsid w:val="006B0E03"/>
    <w:rsid w:val="006B3667"/>
    <w:rsid w:val="006B4B0A"/>
    <w:rsid w:val="006B7A3C"/>
    <w:rsid w:val="006C04E4"/>
    <w:rsid w:val="006C65B3"/>
    <w:rsid w:val="006F0F73"/>
    <w:rsid w:val="006F21D0"/>
    <w:rsid w:val="00715629"/>
    <w:rsid w:val="0073143B"/>
    <w:rsid w:val="00734E16"/>
    <w:rsid w:val="00736B1F"/>
    <w:rsid w:val="00740DFA"/>
    <w:rsid w:val="0076059D"/>
    <w:rsid w:val="00761278"/>
    <w:rsid w:val="00783F2D"/>
    <w:rsid w:val="007E62B3"/>
    <w:rsid w:val="007F3088"/>
    <w:rsid w:val="0084016D"/>
    <w:rsid w:val="0084408E"/>
    <w:rsid w:val="00846597"/>
    <w:rsid w:val="00847CEE"/>
    <w:rsid w:val="00855CF9"/>
    <w:rsid w:val="00892C9E"/>
    <w:rsid w:val="008C5547"/>
    <w:rsid w:val="008C5CF2"/>
    <w:rsid w:val="008E23EC"/>
    <w:rsid w:val="008E5009"/>
    <w:rsid w:val="008E77FA"/>
    <w:rsid w:val="008F5782"/>
    <w:rsid w:val="00904731"/>
    <w:rsid w:val="00904B8D"/>
    <w:rsid w:val="009314A6"/>
    <w:rsid w:val="00944228"/>
    <w:rsid w:val="0094636D"/>
    <w:rsid w:val="00962F5C"/>
    <w:rsid w:val="0097385C"/>
    <w:rsid w:val="0098253C"/>
    <w:rsid w:val="00987EF2"/>
    <w:rsid w:val="00993D1D"/>
    <w:rsid w:val="009C3713"/>
    <w:rsid w:val="009D477B"/>
    <w:rsid w:val="009E071B"/>
    <w:rsid w:val="009E3C02"/>
    <w:rsid w:val="009F309E"/>
    <w:rsid w:val="00A005AC"/>
    <w:rsid w:val="00A02065"/>
    <w:rsid w:val="00A02B15"/>
    <w:rsid w:val="00A32069"/>
    <w:rsid w:val="00A90CAF"/>
    <w:rsid w:val="00A94555"/>
    <w:rsid w:val="00AA4700"/>
    <w:rsid w:val="00AB2885"/>
    <w:rsid w:val="00AB556C"/>
    <w:rsid w:val="00AE7A58"/>
    <w:rsid w:val="00B026C8"/>
    <w:rsid w:val="00B25BBE"/>
    <w:rsid w:val="00B2621C"/>
    <w:rsid w:val="00B57E3F"/>
    <w:rsid w:val="00B754CD"/>
    <w:rsid w:val="00B8102F"/>
    <w:rsid w:val="00B84E22"/>
    <w:rsid w:val="00B926ED"/>
    <w:rsid w:val="00C16B6A"/>
    <w:rsid w:val="00C679CD"/>
    <w:rsid w:val="00C7295F"/>
    <w:rsid w:val="00C804CF"/>
    <w:rsid w:val="00C87B8A"/>
    <w:rsid w:val="00C9567D"/>
    <w:rsid w:val="00CC3B89"/>
    <w:rsid w:val="00CE049A"/>
    <w:rsid w:val="00CE3477"/>
    <w:rsid w:val="00D03CD5"/>
    <w:rsid w:val="00D07988"/>
    <w:rsid w:val="00D33269"/>
    <w:rsid w:val="00D343E9"/>
    <w:rsid w:val="00D40C00"/>
    <w:rsid w:val="00D55EC5"/>
    <w:rsid w:val="00D84132"/>
    <w:rsid w:val="00D84DC9"/>
    <w:rsid w:val="00D966F0"/>
    <w:rsid w:val="00D97D2B"/>
    <w:rsid w:val="00DA1D87"/>
    <w:rsid w:val="00DA271E"/>
    <w:rsid w:val="00DA28E9"/>
    <w:rsid w:val="00DA53E8"/>
    <w:rsid w:val="00DB5E3E"/>
    <w:rsid w:val="00DC08A0"/>
    <w:rsid w:val="00E00ACE"/>
    <w:rsid w:val="00E155F3"/>
    <w:rsid w:val="00E20EDA"/>
    <w:rsid w:val="00E431E9"/>
    <w:rsid w:val="00E56471"/>
    <w:rsid w:val="00E57980"/>
    <w:rsid w:val="00E64FF7"/>
    <w:rsid w:val="00E67466"/>
    <w:rsid w:val="00E916B1"/>
    <w:rsid w:val="00EA7B6D"/>
    <w:rsid w:val="00F13F88"/>
    <w:rsid w:val="00F3090F"/>
    <w:rsid w:val="00F328EC"/>
    <w:rsid w:val="00F33BD2"/>
    <w:rsid w:val="00F76164"/>
    <w:rsid w:val="00F936AC"/>
    <w:rsid w:val="00F9673C"/>
    <w:rsid w:val="00FE6382"/>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6B3897A"/>
  <w15:docId w15:val="{E9402AE3-74A6-4FBA-8583-B472EE31A5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pt-BR" w:eastAsia="pt-BR"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B2885"/>
    <w:pPr>
      <w:ind w:left="720"/>
      <w:contextualSpacing/>
    </w:pPr>
  </w:style>
  <w:style w:type="paragraph" w:styleId="BalloonText">
    <w:name w:val="Balloon Text"/>
    <w:basedOn w:val="Normal"/>
    <w:link w:val="BalloonTextChar"/>
    <w:uiPriority w:val="99"/>
    <w:semiHidden/>
    <w:unhideWhenUsed/>
    <w:rsid w:val="0069175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91753"/>
    <w:rPr>
      <w:rFonts w:ascii="Tahoma" w:hAnsi="Tahoma" w:cs="Tahoma"/>
      <w:sz w:val="16"/>
      <w:szCs w:val="16"/>
    </w:rPr>
  </w:style>
  <w:style w:type="paragraph" w:styleId="Caption">
    <w:name w:val="caption"/>
    <w:basedOn w:val="Normal"/>
    <w:next w:val="Normal"/>
    <w:uiPriority w:val="35"/>
    <w:unhideWhenUsed/>
    <w:qFormat/>
    <w:rsid w:val="00691753"/>
    <w:pPr>
      <w:spacing w:line="240" w:lineRule="auto"/>
    </w:pPr>
    <w:rPr>
      <w:b/>
      <w:bCs/>
      <w:color w:val="4F81BD" w:themeColor="accent1"/>
      <w:sz w:val="18"/>
      <w:szCs w:val="18"/>
    </w:rPr>
  </w:style>
  <w:style w:type="paragraph" w:customStyle="1" w:styleId="Proposal">
    <w:name w:val="Proposal"/>
    <w:link w:val="ProposalChar"/>
    <w:rsid w:val="002E75BD"/>
    <w:pPr>
      <w:pBdr>
        <w:top w:val="single" w:sz="12" w:space="0" w:color="C0C0C0"/>
      </w:pBdr>
      <w:spacing w:before="1100" w:after="0" w:line="240" w:lineRule="auto"/>
    </w:pPr>
    <w:rPr>
      <w:rFonts w:ascii="Century Gothic" w:eastAsia="Times New Roman" w:hAnsi="Century Gothic" w:cs="Arial"/>
      <w:color w:val="C0C0C0"/>
      <w:sz w:val="88"/>
      <w:szCs w:val="44"/>
      <w:lang w:val="en-US"/>
    </w:rPr>
  </w:style>
  <w:style w:type="character" w:customStyle="1" w:styleId="ProposalChar">
    <w:name w:val="Proposal Char"/>
    <w:basedOn w:val="DefaultParagraphFont"/>
    <w:link w:val="Proposal"/>
    <w:rsid w:val="002E75BD"/>
    <w:rPr>
      <w:rFonts w:ascii="Century Gothic" w:eastAsia="Times New Roman" w:hAnsi="Century Gothic" w:cs="Arial"/>
      <w:color w:val="C0C0C0"/>
      <w:sz w:val="88"/>
      <w:szCs w:val="44"/>
      <w:lang w:val="en-US"/>
    </w:rPr>
  </w:style>
  <w:style w:type="paragraph" w:customStyle="1" w:styleId="OrgNameandDate">
    <w:name w:val="Org Name and Date"/>
    <w:rsid w:val="002E75BD"/>
    <w:pPr>
      <w:spacing w:after="0" w:line="240" w:lineRule="auto"/>
    </w:pPr>
    <w:rPr>
      <w:rFonts w:ascii="Century Gothic" w:eastAsia="Times New Roman" w:hAnsi="Century Gothic" w:cs="Times New Roman"/>
      <w:sz w:val="28"/>
      <w:szCs w:val="28"/>
      <w:lang w:val="en-US"/>
    </w:rPr>
  </w:style>
  <w:style w:type="paragraph" w:customStyle="1" w:styleId="ProjectName">
    <w:name w:val="Project Name"/>
    <w:rsid w:val="002E75BD"/>
    <w:pPr>
      <w:spacing w:before="100" w:after="0" w:line="240" w:lineRule="auto"/>
    </w:pPr>
    <w:rPr>
      <w:rFonts w:ascii="Century Gothic" w:eastAsia="Times New Roman" w:hAnsi="Century Gothic" w:cs="Times New Roman"/>
      <w:sz w:val="44"/>
      <w:szCs w:val="20"/>
      <w:lang w:val="en-US"/>
    </w:rPr>
  </w:style>
  <w:style w:type="paragraph" w:styleId="TOC1">
    <w:name w:val="toc 1"/>
    <w:basedOn w:val="Normal"/>
    <w:next w:val="Normal"/>
    <w:autoRedefine/>
    <w:uiPriority w:val="39"/>
    <w:rsid w:val="002E75BD"/>
    <w:pPr>
      <w:tabs>
        <w:tab w:val="left" w:pos="481"/>
        <w:tab w:val="left" w:pos="571"/>
        <w:tab w:val="left" w:pos="720"/>
        <w:tab w:val="right" w:leader="dot" w:pos="8280"/>
      </w:tabs>
      <w:spacing w:before="360" w:after="0" w:line="240" w:lineRule="auto"/>
    </w:pPr>
    <w:rPr>
      <w:rFonts w:ascii="Century Gothic" w:eastAsia="Times New Roman" w:hAnsi="Century Gothic" w:cs="Arial"/>
      <w:bCs/>
      <w:caps/>
      <w:sz w:val="20"/>
      <w:szCs w:val="20"/>
    </w:rPr>
  </w:style>
  <w:style w:type="paragraph" w:styleId="Header">
    <w:name w:val="header"/>
    <w:basedOn w:val="Normal"/>
    <w:link w:val="HeaderChar"/>
    <w:uiPriority w:val="99"/>
    <w:unhideWhenUsed/>
    <w:rsid w:val="009C3713"/>
    <w:pPr>
      <w:tabs>
        <w:tab w:val="center" w:pos="4252"/>
        <w:tab w:val="right" w:pos="8504"/>
      </w:tabs>
      <w:spacing w:after="0" w:line="240" w:lineRule="auto"/>
    </w:pPr>
  </w:style>
  <w:style w:type="character" w:customStyle="1" w:styleId="HeaderChar">
    <w:name w:val="Header Char"/>
    <w:basedOn w:val="DefaultParagraphFont"/>
    <w:link w:val="Header"/>
    <w:uiPriority w:val="99"/>
    <w:rsid w:val="009C3713"/>
  </w:style>
  <w:style w:type="paragraph" w:styleId="Footer">
    <w:name w:val="footer"/>
    <w:basedOn w:val="Normal"/>
    <w:link w:val="FooterChar"/>
    <w:uiPriority w:val="99"/>
    <w:unhideWhenUsed/>
    <w:rsid w:val="009C3713"/>
    <w:pPr>
      <w:tabs>
        <w:tab w:val="center" w:pos="4252"/>
        <w:tab w:val="right" w:pos="8504"/>
      </w:tabs>
      <w:spacing w:after="0" w:line="240" w:lineRule="auto"/>
    </w:pPr>
  </w:style>
  <w:style w:type="character" w:customStyle="1" w:styleId="FooterChar">
    <w:name w:val="Footer Char"/>
    <w:basedOn w:val="DefaultParagraphFont"/>
    <w:link w:val="Footer"/>
    <w:uiPriority w:val="99"/>
    <w:rsid w:val="009C3713"/>
  </w:style>
  <w:style w:type="paragraph" w:styleId="NormalWeb">
    <w:name w:val="Normal (Web)"/>
    <w:basedOn w:val="Normal"/>
    <w:uiPriority w:val="99"/>
    <w:semiHidden/>
    <w:unhideWhenUsed/>
    <w:rsid w:val="00904B8D"/>
    <w:pPr>
      <w:spacing w:before="100" w:beforeAutospacing="1" w:after="100" w:afterAutospacing="1" w:line="240" w:lineRule="auto"/>
    </w:pPr>
    <w:rPr>
      <w:rFonts w:ascii="Times New Roman" w:eastAsia="Times New Roman" w:hAnsi="Times New Roman" w:cs="Times New Roman"/>
      <w:sz w:val="24"/>
      <w:szCs w:val="24"/>
    </w:rPr>
  </w:style>
  <w:style w:type="paragraph" w:styleId="NoSpacing">
    <w:name w:val="No Spacing"/>
    <w:uiPriority w:val="1"/>
    <w:qFormat/>
    <w:rsid w:val="00D84132"/>
    <w:pPr>
      <w:spacing w:after="0" w:line="240" w:lineRule="auto"/>
    </w:pPr>
  </w:style>
  <w:style w:type="character" w:styleId="CommentReference">
    <w:name w:val="annotation reference"/>
    <w:basedOn w:val="DefaultParagraphFont"/>
    <w:uiPriority w:val="99"/>
    <w:semiHidden/>
    <w:unhideWhenUsed/>
    <w:rsid w:val="00120FB0"/>
    <w:rPr>
      <w:sz w:val="16"/>
      <w:szCs w:val="16"/>
    </w:rPr>
  </w:style>
  <w:style w:type="paragraph" w:styleId="CommentText">
    <w:name w:val="annotation text"/>
    <w:basedOn w:val="Normal"/>
    <w:link w:val="CommentTextChar"/>
    <w:uiPriority w:val="99"/>
    <w:semiHidden/>
    <w:unhideWhenUsed/>
    <w:rsid w:val="00120FB0"/>
    <w:pPr>
      <w:spacing w:line="240" w:lineRule="auto"/>
    </w:pPr>
    <w:rPr>
      <w:sz w:val="20"/>
      <w:szCs w:val="20"/>
    </w:rPr>
  </w:style>
  <w:style w:type="character" w:customStyle="1" w:styleId="CommentTextChar">
    <w:name w:val="Comment Text Char"/>
    <w:basedOn w:val="DefaultParagraphFont"/>
    <w:link w:val="CommentText"/>
    <w:uiPriority w:val="99"/>
    <w:semiHidden/>
    <w:rsid w:val="00120FB0"/>
    <w:rPr>
      <w:sz w:val="20"/>
      <w:szCs w:val="20"/>
    </w:rPr>
  </w:style>
  <w:style w:type="paragraph" w:styleId="CommentSubject">
    <w:name w:val="annotation subject"/>
    <w:basedOn w:val="CommentText"/>
    <w:next w:val="CommentText"/>
    <w:link w:val="CommentSubjectChar"/>
    <w:uiPriority w:val="99"/>
    <w:semiHidden/>
    <w:unhideWhenUsed/>
    <w:rsid w:val="00120FB0"/>
    <w:rPr>
      <w:b/>
      <w:bCs/>
    </w:rPr>
  </w:style>
  <w:style w:type="character" w:customStyle="1" w:styleId="CommentSubjectChar">
    <w:name w:val="Comment Subject Char"/>
    <w:basedOn w:val="CommentTextChar"/>
    <w:link w:val="CommentSubject"/>
    <w:uiPriority w:val="99"/>
    <w:semiHidden/>
    <w:rsid w:val="00120FB0"/>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9232367">
      <w:bodyDiv w:val="1"/>
      <w:marLeft w:val="0"/>
      <w:marRight w:val="0"/>
      <w:marTop w:val="0"/>
      <w:marBottom w:val="0"/>
      <w:divBdr>
        <w:top w:val="none" w:sz="0" w:space="0" w:color="auto"/>
        <w:left w:val="none" w:sz="0" w:space="0" w:color="auto"/>
        <w:bottom w:val="none" w:sz="0" w:space="0" w:color="auto"/>
        <w:right w:val="none" w:sz="0" w:space="0" w:color="auto"/>
      </w:divBdr>
    </w:div>
    <w:div w:id="85538274">
      <w:bodyDiv w:val="1"/>
      <w:marLeft w:val="0"/>
      <w:marRight w:val="0"/>
      <w:marTop w:val="0"/>
      <w:marBottom w:val="0"/>
      <w:divBdr>
        <w:top w:val="none" w:sz="0" w:space="0" w:color="auto"/>
        <w:left w:val="none" w:sz="0" w:space="0" w:color="auto"/>
        <w:bottom w:val="none" w:sz="0" w:space="0" w:color="auto"/>
        <w:right w:val="none" w:sz="0" w:space="0" w:color="auto"/>
      </w:divBdr>
    </w:div>
    <w:div w:id="228733918">
      <w:bodyDiv w:val="1"/>
      <w:marLeft w:val="0"/>
      <w:marRight w:val="0"/>
      <w:marTop w:val="0"/>
      <w:marBottom w:val="0"/>
      <w:divBdr>
        <w:top w:val="none" w:sz="0" w:space="0" w:color="auto"/>
        <w:left w:val="none" w:sz="0" w:space="0" w:color="auto"/>
        <w:bottom w:val="none" w:sz="0" w:space="0" w:color="auto"/>
        <w:right w:val="none" w:sz="0" w:space="0" w:color="auto"/>
      </w:divBdr>
    </w:div>
    <w:div w:id="264122187">
      <w:bodyDiv w:val="1"/>
      <w:marLeft w:val="0"/>
      <w:marRight w:val="0"/>
      <w:marTop w:val="0"/>
      <w:marBottom w:val="0"/>
      <w:divBdr>
        <w:top w:val="none" w:sz="0" w:space="0" w:color="auto"/>
        <w:left w:val="none" w:sz="0" w:space="0" w:color="auto"/>
        <w:bottom w:val="none" w:sz="0" w:space="0" w:color="auto"/>
        <w:right w:val="none" w:sz="0" w:space="0" w:color="auto"/>
      </w:divBdr>
    </w:div>
    <w:div w:id="360787867">
      <w:bodyDiv w:val="1"/>
      <w:marLeft w:val="0"/>
      <w:marRight w:val="0"/>
      <w:marTop w:val="0"/>
      <w:marBottom w:val="0"/>
      <w:divBdr>
        <w:top w:val="none" w:sz="0" w:space="0" w:color="auto"/>
        <w:left w:val="none" w:sz="0" w:space="0" w:color="auto"/>
        <w:bottom w:val="none" w:sz="0" w:space="0" w:color="auto"/>
        <w:right w:val="none" w:sz="0" w:space="0" w:color="auto"/>
      </w:divBdr>
    </w:div>
    <w:div w:id="376274083">
      <w:bodyDiv w:val="1"/>
      <w:marLeft w:val="0"/>
      <w:marRight w:val="0"/>
      <w:marTop w:val="0"/>
      <w:marBottom w:val="0"/>
      <w:divBdr>
        <w:top w:val="none" w:sz="0" w:space="0" w:color="auto"/>
        <w:left w:val="none" w:sz="0" w:space="0" w:color="auto"/>
        <w:bottom w:val="none" w:sz="0" w:space="0" w:color="auto"/>
        <w:right w:val="none" w:sz="0" w:space="0" w:color="auto"/>
      </w:divBdr>
    </w:div>
    <w:div w:id="624894432">
      <w:bodyDiv w:val="1"/>
      <w:marLeft w:val="0"/>
      <w:marRight w:val="0"/>
      <w:marTop w:val="0"/>
      <w:marBottom w:val="0"/>
      <w:divBdr>
        <w:top w:val="none" w:sz="0" w:space="0" w:color="auto"/>
        <w:left w:val="none" w:sz="0" w:space="0" w:color="auto"/>
        <w:bottom w:val="none" w:sz="0" w:space="0" w:color="auto"/>
        <w:right w:val="none" w:sz="0" w:space="0" w:color="auto"/>
      </w:divBdr>
    </w:div>
    <w:div w:id="771632677">
      <w:bodyDiv w:val="1"/>
      <w:marLeft w:val="0"/>
      <w:marRight w:val="0"/>
      <w:marTop w:val="0"/>
      <w:marBottom w:val="0"/>
      <w:divBdr>
        <w:top w:val="none" w:sz="0" w:space="0" w:color="auto"/>
        <w:left w:val="none" w:sz="0" w:space="0" w:color="auto"/>
        <w:bottom w:val="none" w:sz="0" w:space="0" w:color="auto"/>
        <w:right w:val="none" w:sz="0" w:space="0" w:color="auto"/>
      </w:divBdr>
    </w:div>
    <w:div w:id="952395187">
      <w:bodyDiv w:val="1"/>
      <w:marLeft w:val="0"/>
      <w:marRight w:val="0"/>
      <w:marTop w:val="0"/>
      <w:marBottom w:val="0"/>
      <w:divBdr>
        <w:top w:val="none" w:sz="0" w:space="0" w:color="auto"/>
        <w:left w:val="none" w:sz="0" w:space="0" w:color="auto"/>
        <w:bottom w:val="none" w:sz="0" w:space="0" w:color="auto"/>
        <w:right w:val="none" w:sz="0" w:space="0" w:color="auto"/>
      </w:divBdr>
    </w:div>
    <w:div w:id="1004674662">
      <w:bodyDiv w:val="1"/>
      <w:marLeft w:val="0"/>
      <w:marRight w:val="0"/>
      <w:marTop w:val="0"/>
      <w:marBottom w:val="0"/>
      <w:divBdr>
        <w:top w:val="none" w:sz="0" w:space="0" w:color="auto"/>
        <w:left w:val="none" w:sz="0" w:space="0" w:color="auto"/>
        <w:bottom w:val="none" w:sz="0" w:space="0" w:color="auto"/>
        <w:right w:val="none" w:sz="0" w:space="0" w:color="auto"/>
      </w:divBdr>
    </w:div>
    <w:div w:id="1250583311">
      <w:bodyDiv w:val="1"/>
      <w:marLeft w:val="0"/>
      <w:marRight w:val="0"/>
      <w:marTop w:val="0"/>
      <w:marBottom w:val="0"/>
      <w:divBdr>
        <w:top w:val="none" w:sz="0" w:space="0" w:color="auto"/>
        <w:left w:val="none" w:sz="0" w:space="0" w:color="auto"/>
        <w:bottom w:val="none" w:sz="0" w:space="0" w:color="auto"/>
        <w:right w:val="none" w:sz="0" w:space="0" w:color="auto"/>
      </w:divBdr>
    </w:div>
    <w:div w:id="1312060659">
      <w:bodyDiv w:val="1"/>
      <w:marLeft w:val="0"/>
      <w:marRight w:val="0"/>
      <w:marTop w:val="0"/>
      <w:marBottom w:val="0"/>
      <w:divBdr>
        <w:top w:val="none" w:sz="0" w:space="0" w:color="auto"/>
        <w:left w:val="none" w:sz="0" w:space="0" w:color="auto"/>
        <w:bottom w:val="none" w:sz="0" w:space="0" w:color="auto"/>
        <w:right w:val="none" w:sz="0" w:space="0" w:color="auto"/>
      </w:divBdr>
    </w:div>
    <w:div w:id="1594896839">
      <w:bodyDiv w:val="1"/>
      <w:marLeft w:val="0"/>
      <w:marRight w:val="0"/>
      <w:marTop w:val="0"/>
      <w:marBottom w:val="0"/>
      <w:divBdr>
        <w:top w:val="none" w:sz="0" w:space="0" w:color="auto"/>
        <w:left w:val="none" w:sz="0" w:space="0" w:color="auto"/>
        <w:bottom w:val="none" w:sz="0" w:space="0" w:color="auto"/>
        <w:right w:val="none" w:sz="0" w:space="0" w:color="auto"/>
      </w:divBdr>
    </w:div>
    <w:div w:id="1695960776">
      <w:bodyDiv w:val="1"/>
      <w:marLeft w:val="0"/>
      <w:marRight w:val="0"/>
      <w:marTop w:val="0"/>
      <w:marBottom w:val="0"/>
      <w:divBdr>
        <w:top w:val="none" w:sz="0" w:space="0" w:color="auto"/>
        <w:left w:val="none" w:sz="0" w:space="0" w:color="auto"/>
        <w:bottom w:val="none" w:sz="0" w:space="0" w:color="auto"/>
        <w:right w:val="none" w:sz="0" w:space="0" w:color="auto"/>
      </w:divBdr>
    </w:div>
    <w:div w:id="1767380535">
      <w:bodyDiv w:val="1"/>
      <w:marLeft w:val="0"/>
      <w:marRight w:val="0"/>
      <w:marTop w:val="0"/>
      <w:marBottom w:val="0"/>
      <w:divBdr>
        <w:top w:val="none" w:sz="0" w:space="0" w:color="auto"/>
        <w:left w:val="none" w:sz="0" w:space="0" w:color="auto"/>
        <w:bottom w:val="none" w:sz="0" w:space="0" w:color="auto"/>
        <w:right w:val="none" w:sz="0" w:space="0" w:color="auto"/>
      </w:divBdr>
    </w:div>
    <w:div w:id="1888445836">
      <w:bodyDiv w:val="1"/>
      <w:marLeft w:val="0"/>
      <w:marRight w:val="0"/>
      <w:marTop w:val="0"/>
      <w:marBottom w:val="0"/>
      <w:divBdr>
        <w:top w:val="none" w:sz="0" w:space="0" w:color="auto"/>
        <w:left w:val="none" w:sz="0" w:space="0" w:color="auto"/>
        <w:bottom w:val="none" w:sz="0" w:space="0" w:color="auto"/>
        <w:right w:val="none" w:sz="0" w:space="0" w:color="auto"/>
      </w:divBdr>
    </w:div>
    <w:div w:id="1948807598">
      <w:bodyDiv w:val="1"/>
      <w:marLeft w:val="0"/>
      <w:marRight w:val="0"/>
      <w:marTop w:val="0"/>
      <w:marBottom w:val="0"/>
      <w:divBdr>
        <w:top w:val="none" w:sz="0" w:space="0" w:color="auto"/>
        <w:left w:val="none" w:sz="0" w:space="0" w:color="auto"/>
        <w:bottom w:val="none" w:sz="0" w:space="0" w:color="auto"/>
        <w:right w:val="none" w:sz="0" w:space="0" w:color="auto"/>
      </w:divBdr>
    </w:div>
    <w:div w:id="19726621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chart" Target="charts/chart1.xml"/><Relationship Id="rId18" Type="http://schemas.openxmlformats.org/officeDocument/2006/relationships/image" Target="media/image9.tif"/><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image" Target="media/image8.tif"/><Relationship Id="rId2" Type="http://schemas.openxmlformats.org/officeDocument/2006/relationships/numbering" Target="numbering.xml"/><Relationship Id="rId16" Type="http://schemas.openxmlformats.org/officeDocument/2006/relationships/image" Target="media/image7.tif"/><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6.tif"/><Relationship Id="rId10" Type="http://schemas.openxmlformats.org/officeDocument/2006/relationships/image" Target="media/image2.png"/><Relationship Id="rId19" Type="http://schemas.openxmlformats.org/officeDocument/2006/relationships/image" Target="media/image10.tif"/><Relationship Id="rId4" Type="http://schemas.openxmlformats.org/officeDocument/2006/relationships/settings" Target="settings.xml"/><Relationship Id="rId9" Type="http://schemas.microsoft.com/office/2007/relationships/hdphoto" Target="media/hdphoto1.wdp"/><Relationship Id="rId14" Type="http://schemas.openxmlformats.org/officeDocument/2006/relationships/image" Target="media/image5.tif"/></Relationships>
</file>

<file path=word/charts/_rels/chart1.xml.rels><?xml version="1.0" encoding="UTF-8" standalone="yes"?>
<Relationships xmlns="http://schemas.openxmlformats.org/package/2006/relationships"><Relationship Id="rId1" Type="http://schemas.openxmlformats.org/officeDocument/2006/relationships/oleObject" Target="file:///C:\Users\Daniel%20Rocha\Desktop\CANP_project\Conflict%20Project\Questionario\Dados\Dados_questionarios.V2.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clustered"/>
        <c:varyColors val="0"/>
        <c:ser>
          <c:idx val="0"/>
          <c:order val="0"/>
          <c:spPr>
            <a:noFill/>
            <a:ln w="25400" cap="flat" cmpd="sng" algn="ctr">
              <a:solidFill>
                <a:schemeClr val="accent3">
                  <a:lumMod val="75000"/>
                </a:schemeClr>
              </a:solidFill>
              <a:miter lim="800000"/>
            </a:ln>
            <a:effectLst/>
          </c:spPr>
          <c:invertIfNegative val="0"/>
          <c:cat>
            <c:strRef>
              <c:f>Sheet2!$E$3:$E$7</c:f>
              <c:strCache>
                <c:ptCount val="5"/>
                <c:pt idx="0">
                  <c:v>Criação de animais</c:v>
                </c:pt>
                <c:pt idx="1">
                  <c:v>Aposentadoria</c:v>
                </c:pt>
                <c:pt idx="2">
                  <c:v>Remuneração</c:v>
                </c:pt>
                <c:pt idx="3">
                  <c:v>Agricultura</c:v>
                </c:pt>
                <c:pt idx="4">
                  <c:v>Auxílio do governo</c:v>
                </c:pt>
              </c:strCache>
            </c:strRef>
          </c:cat>
          <c:val>
            <c:numRef>
              <c:f>Sheet2!$F$3:$F$7</c:f>
              <c:numCache>
                <c:formatCode>General</c:formatCode>
                <c:ptCount val="5"/>
                <c:pt idx="0">
                  <c:v>25</c:v>
                </c:pt>
                <c:pt idx="1">
                  <c:v>9</c:v>
                </c:pt>
                <c:pt idx="2">
                  <c:v>9</c:v>
                </c:pt>
                <c:pt idx="3">
                  <c:v>6</c:v>
                </c:pt>
                <c:pt idx="4">
                  <c:v>4</c:v>
                </c:pt>
              </c:numCache>
            </c:numRef>
          </c:val>
        </c:ser>
        <c:dLbls>
          <c:showLegendKey val="0"/>
          <c:showVal val="0"/>
          <c:showCatName val="0"/>
          <c:showSerName val="0"/>
          <c:showPercent val="0"/>
          <c:showBubbleSize val="0"/>
        </c:dLbls>
        <c:gapWidth val="227"/>
        <c:overlap val="-48"/>
        <c:axId val="365122544"/>
        <c:axId val="365123328"/>
      </c:barChart>
      <c:catAx>
        <c:axId val="365122544"/>
        <c:scaling>
          <c:orientation val="minMax"/>
        </c:scaling>
        <c:delete val="0"/>
        <c:axPos val="l"/>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1050" b="0" i="0" u="none" strike="noStrike" kern="1200" baseline="0">
                <a:solidFill>
                  <a:sysClr val="windowText" lastClr="000000"/>
                </a:solidFill>
                <a:latin typeface="+mn-lt"/>
                <a:ea typeface="+mn-ea"/>
                <a:cs typeface="+mn-cs"/>
              </a:defRPr>
            </a:pPr>
            <a:endParaRPr lang="pt-BR"/>
          </a:p>
        </c:txPr>
        <c:crossAx val="365123328"/>
        <c:crosses val="autoZero"/>
        <c:auto val="1"/>
        <c:lblAlgn val="ctr"/>
        <c:lblOffset val="100"/>
        <c:noMultiLvlLbl val="0"/>
      </c:catAx>
      <c:valAx>
        <c:axId val="365123328"/>
        <c:scaling>
          <c:orientation val="minMax"/>
        </c:scaling>
        <c:delete val="0"/>
        <c:axPos val="b"/>
        <c:numFmt formatCode="General" sourceLinked="1"/>
        <c:majorTickMark val="none"/>
        <c:minorTickMark val="none"/>
        <c:tickLblPos val="nextTo"/>
        <c:spPr>
          <a:noFill/>
          <a:ln w="9525">
            <a:solidFill>
              <a:schemeClr val="tx1">
                <a:lumMod val="15000"/>
                <a:lumOff val="85000"/>
              </a:schemeClr>
            </a:solidFill>
          </a:ln>
          <a:effectLst/>
        </c:spPr>
        <c:txPr>
          <a:bodyPr rot="-60000000" spcFirstLastPara="1" vertOverflow="ellipsis" vert="horz" wrap="square" anchor="ctr" anchorCtr="1"/>
          <a:lstStyle/>
          <a:p>
            <a:pPr>
              <a:defRPr sz="900" b="0" i="0" u="none" strike="noStrike" kern="1200" baseline="0">
                <a:solidFill>
                  <a:schemeClr val="tx1">
                    <a:lumMod val="50000"/>
                    <a:lumOff val="50000"/>
                  </a:schemeClr>
                </a:solidFill>
                <a:latin typeface="+mn-lt"/>
                <a:ea typeface="+mn-ea"/>
                <a:cs typeface="+mn-cs"/>
              </a:defRPr>
            </a:pPr>
            <a:endParaRPr lang="pt-BR"/>
          </a:p>
        </c:txPr>
        <c:crossAx val="365122544"/>
        <c:crosses val="autoZero"/>
        <c:crossBetween val="between"/>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pt-BR"/>
    </a:p>
  </c:txPr>
  <c:externalData r:id="rId1">
    <c:autoUpdate val="0"/>
  </c:externalData>
</c:chartSpace>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A2A7C1E-1DC1-49BC-9C0B-5EE6F08E929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6</Pages>
  <Words>11498</Words>
  <Characters>62092</Characters>
  <Application>Microsoft Office Word</Application>
  <DocSecurity>0</DocSecurity>
  <Lines>517</Lines>
  <Paragraphs>146</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7344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 Rocha</dc:creator>
  <cp:keywords/>
  <dc:description/>
  <cp:lastModifiedBy>Daniel Rocha</cp:lastModifiedBy>
  <cp:revision>2</cp:revision>
  <dcterms:created xsi:type="dcterms:W3CDTF">2017-10-06T15:40:00Z</dcterms:created>
  <dcterms:modified xsi:type="dcterms:W3CDTF">2017-10-06T15: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biological-conservation</vt:lpwstr>
  </property>
  <property fmtid="{D5CDD505-2E9C-101B-9397-08002B2CF9AE}" pid="4" name="Mendeley Recent Style Id 0_1">
    <vt:lpwstr>http://www.zotero.org/styles/associacao-brasileira-de-normas-tecnicas-ipea</vt:lpwstr>
  </property>
  <property fmtid="{D5CDD505-2E9C-101B-9397-08002B2CF9AE}" pid="5" name="Mendeley Recent Style Name 0_1">
    <vt:lpwstr>Associação Brasileira de Normas Técnicas - Instituto de Pesquisa Econômica Aplicada (Portuguese - Brazil)</vt:lpwstr>
  </property>
  <property fmtid="{D5CDD505-2E9C-101B-9397-08002B2CF9AE}" pid="6" name="Mendeley Recent Style Id 1_1">
    <vt:lpwstr>http://www.zotero.org/styles/associacao-brasileira-de-normas-tecnicas-ufmg-face-initials</vt:lpwstr>
  </property>
  <property fmtid="{D5CDD505-2E9C-101B-9397-08002B2CF9AE}" pid="7" name="Mendeley Recent Style Name 1_1">
    <vt:lpwstr>Associação Brasileira de Normas Técnicas - Universidade Federal de Minas Gerais - FACE (Autoria abreviada. Exemplo: MENDES, J.) (Portuguese - Brazil)</vt:lpwstr>
  </property>
  <property fmtid="{D5CDD505-2E9C-101B-9397-08002B2CF9AE}" pid="8" name="Mendeley Recent Style Id 2_1">
    <vt:lpwstr>http://www.zotero.org/styles/biological-conservation</vt:lpwstr>
  </property>
  <property fmtid="{D5CDD505-2E9C-101B-9397-08002B2CF9AE}" pid="9" name="Mendeley Recent Style Name 2_1">
    <vt:lpwstr>Biological Conservation</vt:lpwstr>
  </property>
  <property fmtid="{D5CDD505-2E9C-101B-9397-08002B2CF9AE}" pid="10" name="Mendeley Recent Style Id 3_1">
    <vt:lpwstr>http://www.zotero.org/styles/journal-of-mammalogy</vt:lpwstr>
  </property>
  <property fmtid="{D5CDD505-2E9C-101B-9397-08002B2CF9AE}" pid="11" name="Mendeley Recent Style Name 3_1">
    <vt:lpwstr>Journal of Mammalogy</vt:lpwstr>
  </property>
  <property fmtid="{D5CDD505-2E9C-101B-9397-08002B2CF9AE}" pid="12" name="Mendeley Recent Style Id 4_1">
    <vt:lpwstr>http://www.zotero.org/styles/modern-language-association</vt:lpwstr>
  </property>
  <property fmtid="{D5CDD505-2E9C-101B-9397-08002B2CF9AE}" pid="13" name="Mendeley Recent Style Name 4_1">
    <vt:lpwstr>Modern Language Association 7th edition</vt:lpwstr>
  </property>
  <property fmtid="{D5CDD505-2E9C-101B-9397-08002B2CF9AE}" pid="14" name="Mendeley Recent Style Id 5_1">
    <vt:lpwstr>http://www.zotero.org/styles/nature</vt:lpwstr>
  </property>
  <property fmtid="{D5CDD505-2E9C-101B-9397-08002B2CF9AE}" pid="15" name="Mendeley Recent Style Name 5_1">
    <vt:lpwstr>Nature</vt:lpwstr>
  </property>
  <property fmtid="{D5CDD505-2E9C-101B-9397-08002B2CF9AE}" pid="16" name="Mendeley Recent Style Id 6_1">
    <vt:lpwstr>http://www.zotero.org/styles/plos-one</vt:lpwstr>
  </property>
  <property fmtid="{D5CDD505-2E9C-101B-9397-08002B2CF9AE}" pid="17" name="Mendeley Recent Style Name 6_1">
    <vt:lpwstr>PLOS ONE</vt:lpwstr>
  </property>
  <property fmtid="{D5CDD505-2E9C-101B-9397-08002B2CF9AE}" pid="18" name="Mendeley Recent Style Id 7_1">
    <vt:lpwstr>http://www.zotero.org/styles/taylor-and-francis-council-of-science-editors-author-date</vt:lpwstr>
  </property>
  <property fmtid="{D5CDD505-2E9C-101B-9397-08002B2CF9AE}" pid="19" name="Mendeley Recent Style Name 7_1">
    <vt:lpwstr>Taylor &amp; Francis - Council of Science Editors (author-date)</vt:lpwstr>
  </property>
  <property fmtid="{D5CDD505-2E9C-101B-9397-08002B2CF9AE}" pid="20" name="Mendeley Recent Style Id 8_1">
    <vt:lpwstr>http://www.zotero.org/styles/taylor-and-francis-national-library-of-medicine</vt:lpwstr>
  </property>
  <property fmtid="{D5CDD505-2E9C-101B-9397-08002B2CF9AE}" pid="21" name="Mendeley Recent Style Name 8_1">
    <vt:lpwstr>Taylor &amp; Francis - National Library of Medicine</vt:lpwstr>
  </property>
  <property fmtid="{D5CDD505-2E9C-101B-9397-08002B2CF9AE}" pid="22" name="Mendeley Recent Style Id 9_1">
    <vt:lpwstr>http://www.zotero.org/styles/vancouver</vt:lpwstr>
  </property>
  <property fmtid="{D5CDD505-2E9C-101B-9397-08002B2CF9AE}" pid="23" name="Mendeley Recent Style Name 9_1">
    <vt:lpwstr>Vancouver</vt:lpwstr>
  </property>
  <property fmtid="{D5CDD505-2E9C-101B-9397-08002B2CF9AE}" pid="24" name="Mendeley Unique User Id_1">
    <vt:lpwstr>527ad11c-49ff-3b2b-af55-8821caa0fa96</vt:lpwstr>
  </property>
</Properties>
</file>